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A40CE" w:rsidRPr="00CA7515" w:rsidRDefault="00D91F60" w:rsidP="00CA40CE">
      <w:pPr>
        <w:spacing w:after="0" w:line="240" w:lineRule="auto"/>
        <w:rPr>
          <w:rFonts w:ascii="Times New Roman" w:hAnsi="Times New Roman" w:cs="Times New Roman"/>
          <w:b/>
          <w:sz w:val="24"/>
          <w:szCs w:val="24"/>
        </w:rPr>
      </w:pPr>
      <w:r w:rsidRPr="00CA7515">
        <w:rPr>
          <w:rFonts w:ascii="Times New Roman" w:hAnsi="Times New Roman" w:cs="Times New Roman"/>
          <w:b/>
          <w:bCs/>
          <w:color w:val="000000"/>
          <w:sz w:val="16"/>
          <w:szCs w:val="16"/>
        </w:rPr>
        <w:t xml:space="preserve"> </w:t>
      </w:r>
    </w:p>
    <w:p w:rsidR="00CA40CE" w:rsidRPr="00CA7515" w:rsidRDefault="00CA40CE" w:rsidP="00F1602D">
      <w:pPr>
        <w:spacing w:after="0" w:line="360" w:lineRule="auto"/>
        <w:jc w:val="center"/>
        <w:rPr>
          <w:rFonts w:ascii="Times New Roman" w:hAnsi="Times New Roman" w:cs="Times New Roman"/>
          <w:b/>
          <w:sz w:val="24"/>
          <w:szCs w:val="24"/>
        </w:rPr>
      </w:pPr>
    </w:p>
    <w:p w:rsidR="00962EF5" w:rsidRPr="00CA7515" w:rsidRDefault="0074000C" w:rsidP="00F1602D">
      <w:pPr>
        <w:spacing w:after="0" w:line="360" w:lineRule="auto"/>
        <w:jc w:val="center"/>
        <w:rPr>
          <w:rFonts w:ascii="Times New Roman" w:hAnsi="Times New Roman" w:cs="Times New Roman"/>
          <w:b/>
          <w:sz w:val="24"/>
          <w:szCs w:val="24"/>
        </w:rPr>
      </w:pPr>
      <w:r w:rsidRPr="00CA7515">
        <w:rPr>
          <w:rFonts w:ascii="Times New Roman" w:hAnsi="Times New Roman" w:cs="Times New Roman"/>
          <w:b/>
          <w:sz w:val="24"/>
          <w:szCs w:val="24"/>
        </w:rPr>
        <w:t>RATING SUKUK DAN RASIO KEUANGAN BANK UMUM SYARIAH</w:t>
      </w:r>
    </w:p>
    <w:p w:rsidR="0010486B" w:rsidRPr="00CA7515" w:rsidRDefault="0010486B" w:rsidP="0010486B">
      <w:pPr>
        <w:spacing w:after="0" w:line="240" w:lineRule="auto"/>
        <w:jc w:val="center"/>
        <w:rPr>
          <w:rFonts w:ascii="Times New Roman" w:hAnsi="Times New Roman" w:cs="Times New Roman"/>
          <w:b/>
          <w:bCs/>
          <w:sz w:val="24"/>
          <w:szCs w:val="24"/>
        </w:rPr>
      </w:pPr>
      <w:r w:rsidRPr="00CA7515">
        <w:rPr>
          <w:rFonts w:ascii="Times New Roman" w:hAnsi="Times New Roman" w:cs="Times New Roman"/>
          <w:b/>
          <w:sz w:val="24"/>
          <w:szCs w:val="24"/>
        </w:rPr>
        <w:t>Kurn</w:t>
      </w:r>
      <w:r w:rsidR="002F5F72" w:rsidRPr="00CA7515">
        <w:rPr>
          <w:rFonts w:ascii="Times New Roman" w:hAnsi="Times New Roman" w:cs="Times New Roman"/>
          <w:b/>
          <w:sz w:val="24"/>
          <w:szCs w:val="24"/>
        </w:rPr>
        <w:t xml:space="preserve">ia Agustina, </w:t>
      </w:r>
      <w:r w:rsidRPr="00CA7515">
        <w:rPr>
          <w:rFonts w:ascii="Times New Roman" w:hAnsi="Times New Roman" w:cs="Times New Roman"/>
          <w:b/>
          <w:bCs/>
          <w:sz w:val="24"/>
          <w:szCs w:val="24"/>
        </w:rPr>
        <w:t>Heni Noviarita,</w:t>
      </w:r>
      <w:r w:rsidRPr="00CA7515">
        <w:rPr>
          <w:rFonts w:ascii="Times New Roman" w:hAnsi="Times New Roman" w:cs="Times New Roman"/>
          <w:b/>
          <w:bCs/>
          <w:sz w:val="24"/>
          <w:szCs w:val="24"/>
          <w:vertAlign w:val="superscript"/>
        </w:rPr>
        <w:t xml:space="preserve"> </w:t>
      </w:r>
      <w:r w:rsidRPr="00CA7515">
        <w:rPr>
          <w:rFonts w:ascii="Times New Roman" w:hAnsi="Times New Roman" w:cs="Times New Roman"/>
          <w:b/>
          <w:bCs/>
          <w:sz w:val="24"/>
          <w:szCs w:val="24"/>
        </w:rPr>
        <w:t>Erike Anggraini,</w:t>
      </w:r>
      <w:r w:rsidRPr="00CA7515">
        <w:rPr>
          <w:rFonts w:ascii="Times New Roman" w:hAnsi="Times New Roman" w:cs="Times New Roman"/>
          <w:b/>
          <w:bCs/>
          <w:sz w:val="24"/>
          <w:szCs w:val="24"/>
          <w:vertAlign w:val="superscript"/>
        </w:rPr>
        <w:t xml:space="preserve"> </w:t>
      </w:r>
      <w:r w:rsidRPr="00CA7515">
        <w:rPr>
          <w:rFonts w:ascii="Times New Roman" w:hAnsi="Times New Roman" w:cs="Times New Roman"/>
          <w:b/>
          <w:bCs/>
          <w:sz w:val="24"/>
          <w:szCs w:val="24"/>
        </w:rPr>
        <w:t>Surono</w:t>
      </w:r>
    </w:p>
    <w:p w:rsidR="004B6AEA" w:rsidRPr="00CA7515" w:rsidRDefault="004B6AEA" w:rsidP="00F1602D">
      <w:pPr>
        <w:spacing w:after="0" w:line="360" w:lineRule="auto"/>
        <w:jc w:val="center"/>
        <w:rPr>
          <w:rFonts w:ascii="Times New Roman" w:hAnsi="Times New Roman" w:cs="Times New Roman"/>
          <w:b/>
          <w:sz w:val="24"/>
          <w:szCs w:val="24"/>
        </w:rPr>
      </w:pPr>
    </w:p>
    <w:p w:rsidR="002F5F72" w:rsidRPr="00CA7515" w:rsidRDefault="002F5F72" w:rsidP="00F1602D">
      <w:pPr>
        <w:spacing w:after="0" w:line="360" w:lineRule="auto"/>
        <w:jc w:val="center"/>
        <w:rPr>
          <w:rFonts w:ascii="Times New Roman" w:hAnsi="Times New Roman" w:cs="Times New Roman"/>
          <w:sz w:val="24"/>
          <w:szCs w:val="24"/>
        </w:rPr>
      </w:pPr>
      <w:r w:rsidRPr="00CA7515">
        <w:rPr>
          <w:rFonts w:ascii="Times New Roman" w:hAnsi="Times New Roman" w:cs="Times New Roman"/>
          <w:sz w:val="24"/>
          <w:szCs w:val="24"/>
        </w:rPr>
        <w:t>UIN Raden Intan Lampung</w:t>
      </w:r>
    </w:p>
    <w:p w:rsidR="002F5F72" w:rsidRPr="00CA7515" w:rsidRDefault="002F5F72" w:rsidP="00F1602D">
      <w:pPr>
        <w:spacing w:after="0" w:line="360" w:lineRule="auto"/>
        <w:jc w:val="center"/>
        <w:rPr>
          <w:rFonts w:ascii="Times New Roman" w:hAnsi="Times New Roman" w:cs="Times New Roman"/>
          <w:i/>
          <w:sz w:val="24"/>
          <w:szCs w:val="24"/>
        </w:rPr>
      </w:pPr>
      <w:r w:rsidRPr="00CA7515">
        <w:rPr>
          <w:rFonts w:ascii="Times New Roman" w:hAnsi="Times New Roman" w:cs="Times New Roman"/>
          <w:i/>
          <w:sz w:val="24"/>
          <w:szCs w:val="24"/>
        </w:rPr>
        <w:t xml:space="preserve">Email : </w:t>
      </w:r>
      <w:hyperlink r:id="rId7" w:history="1">
        <w:r w:rsidR="0010486B" w:rsidRPr="00CA7515">
          <w:rPr>
            <w:rStyle w:val="Hyperlink"/>
            <w:rFonts w:ascii="Times New Roman" w:hAnsi="Times New Roman" w:cs="Times New Roman"/>
            <w:i/>
            <w:sz w:val="24"/>
            <w:szCs w:val="24"/>
          </w:rPr>
          <w:t>80808nia@gmail.com</w:t>
        </w:r>
      </w:hyperlink>
      <w:r w:rsidR="0010486B" w:rsidRPr="00CA7515">
        <w:rPr>
          <w:rFonts w:ascii="Times New Roman" w:hAnsi="Times New Roman" w:cs="Times New Roman"/>
          <w:i/>
          <w:sz w:val="24"/>
          <w:szCs w:val="24"/>
        </w:rPr>
        <w:t xml:space="preserve">, </w:t>
      </w:r>
      <w:hyperlink r:id="rId8" w:history="1">
        <w:r w:rsidR="0010486B" w:rsidRPr="00CA7515">
          <w:rPr>
            <w:rStyle w:val="Hyperlink"/>
            <w:rFonts w:ascii="Times New Roman" w:hAnsi="Times New Roman" w:cs="Times New Roman"/>
            <w:sz w:val="24"/>
            <w:szCs w:val="24"/>
          </w:rPr>
          <w:t>heninoviarita@radenintan.ac.id</w:t>
        </w:r>
      </w:hyperlink>
      <w:r w:rsidR="0010486B" w:rsidRPr="00CA7515">
        <w:rPr>
          <w:rFonts w:ascii="Times New Roman" w:hAnsi="Times New Roman" w:cs="Times New Roman"/>
          <w:sz w:val="24"/>
          <w:szCs w:val="24"/>
          <w:vertAlign w:val="superscript"/>
        </w:rPr>
        <w:t xml:space="preserve"> </w:t>
      </w:r>
      <w:r w:rsidR="0010486B" w:rsidRPr="00CA7515">
        <w:rPr>
          <w:rFonts w:ascii="Times New Roman" w:hAnsi="Times New Roman" w:cs="Times New Roman"/>
          <w:sz w:val="24"/>
          <w:szCs w:val="24"/>
        </w:rPr>
        <w:t xml:space="preserve">, </w:t>
      </w:r>
      <w:hyperlink r:id="rId9" w:history="1">
        <w:r w:rsidR="0010486B" w:rsidRPr="00CA7515">
          <w:rPr>
            <w:rStyle w:val="Hyperlink"/>
            <w:rFonts w:ascii="Times New Roman" w:hAnsi="Times New Roman" w:cs="Times New Roman"/>
            <w:sz w:val="24"/>
            <w:szCs w:val="24"/>
          </w:rPr>
          <w:t>erikeanggraini@radenintan.ac.id</w:t>
        </w:r>
      </w:hyperlink>
      <w:r w:rsidR="0010486B" w:rsidRPr="00CA7515">
        <w:rPr>
          <w:rFonts w:ascii="Times New Roman" w:hAnsi="Times New Roman" w:cs="Times New Roman"/>
          <w:sz w:val="24"/>
          <w:szCs w:val="24"/>
          <w:vertAlign w:val="superscript"/>
        </w:rPr>
        <w:t xml:space="preserve">, </w:t>
      </w:r>
      <w:hyperlink r:id="rId10" w:history="1">
        <w:r w:rsidRPr="00CA7515">
          <w:rPr>
            <w:rStyle w:val="Hyperlink"/>
            <w:rFonts w:ascii="Times New Roman" w:hAnsi="Times New Roman" w:cs="Times New Roman"/>
            <w:i/>
            <w:sz w:val="24"/>
            <w:szCs w:val="24"/>
          </w:rPr>
          <w:t>Surono@radenintan.ac.id</w:t>
        </w:r>
      </w:hyperlink>
    </w:p>
    <w:tbl>
      <w:tblPr>
        <w:tblStyle w:val="TableGrid"/>
        <w:tblW w:w="0" w:type="auto"/>
        <w:tblInd w:w="1458" w:type="dxa"/>
        <w:tblLook w:val="04A0"/>
      </w:tblPr>
      <w:tblGrid>
        <w:gridCol w:w="2184"/>
        <w:gridCol w:w="2046"/>
        <w:gridCol w:w="2520"/>
      </w:tblGrid>
      <w:tr w:rsidR="002F5F72" w:rsidRPr="00CA7515" w:rsidTr="00F02D3A">
        <w:tc>
          <w:tcPr>
            <w:tcW w:w="2184" w:type="dxa"/>
          </w:tcPr>
          <w:p w:rsidR="002F5F72" w:rsidRPr="00CA7515" w:rsidRDefault="002F5F72" w:rsidP="00F1602D">
            <w:pPr>
              <w:spacing w:line="360" w:lineRule="auto"/>
              <w:jc w:val="center"/>
              <w:rPr>
                <w:rFonts w:ascii="Times New Roman" w:hAnsi="Times New Roman" w:cs="Times New Roman"/>
                <w:i/>
                <w:sz w:val="24"/>
                <w:szCs w:val="24"/>
              </w:rPr>
            </w:pPr>
            <w:r w:rsidRPr="00CA7515">
              <w:rPr>
                <w:rFonts w:ascii="Times New Roman" w:hAnsi="Times New Roman" w:cs="Times New Roman"/>
                <w:i/>
                <w:sz w:val="24"/>
                <w:szCs w:val="24"/>
              </w:rPr>
              <w:t>Submitted</w:t>
            </w:r>
          </w:p>
        </w:tc>
        <w:tc>
          <w:tcPr>
            <w:tcW w:w="2046" w:type="dxa"/>
          </w:tcPr>
          <w:p w:rsidR="002F5F72" w:rsidRPr="00CA7515" w:rsidRDefault="002F5F72" w:rsidP="00F1602D">
            <w:pPr>
              <w:spacing w:line="360" w:lineRule="auto"/>
              <w:jc w:val="center"/>
              <w:rPr>
                <w:rFonts w:ascii="Times New Roman" w:hAnsi="Times New Roman" w:cs="Times New Roman"/>
                <w:i/>
                <w:sz w:val="24"/>
                <w:szCs w:val="24"/>
              </w:rPr>
            </w:pPr>
            <w:r w:rsidRPr="00CA7515">
              <w:rPr>
                <w:rFonts w:ascii="Times New Roman" w:hAnsi="Times New Roman" w:cs="Times New Roman"/>
                <w:i/>
                <w:sz w:val="24"/>
                <w:szCs w:val="24"/>
              </w:rPr>
              <w:t>Revised</w:t>
            </w:r>
          </w:p>
        </w:tc>
        <w:tc>
          <w:tcPr>
            <w:tcW w:w="2520" w:type="dxa"/>
          </w:tcPr>
          <w:p w:rsidR="002F5F72" w:rsidRPr="00CA7515" w:rsidRDefault="002F5F72" w:rsidP="00F1602D">
            <w:pPr>
              <w:spacing w:line="360" w:lineRule="auto"/>
              <w:jc w:val="center"/>
              <w:rPr>
                <w:rFonts w:ascii="Times New Roman" w:hAnsi="Times New Roman" w:cs="Times New Roman"/>
                <w:i/>
                <w:sz w:val="24"/>
                <w:szCs w:val="24"/>
              </w:rPr>
            </w:pPr>
            <w:r w:rsidRPr="00CA7515">
              <w:rPr>
                <w:rFonts w:ascii="Times New Roman" w:hAnsi="Times New Roman" w:cs="Times New Roman"/>
                <w:i/>
                <w:sz w:val="24"/>
                <w:szCs w:val="24"/>
              </w:rPr>
              <w:t>Published</w:t>
            </w:r>
          </w:p>
        </w:tc>
      </w:tr>
      <w:tr w:rsidR="002F5F72" w:rsidRPr="00CA7515" w:rsidTr="00F02D3A">
        <w:tc>
          <w:tcPr>
            <w:tcW w:w="2184" w:type="dxa"/>
          </w:tcPr>
          <w:p w:rsidR="002F5F72" w:rsidRPr="00CA7515" w:rsidRDefault="002F5F72" w:rsidP="00F1602D">
            <w:pPr>
              <w:spacing w:line="360" w:lineRule="auto"/>
              <w:jc w:val="center"/>
              <w:rPr>
                <w:rFonts w:ascii="Times New Roman" w:hAnsi="Times New Roman" w:cs="Times New Roman"/>
                <w:i/>
                <w:sz w:val="24"/>
                <w:szCs w:val="24"/>
              </w:rPr>
            </w:pPr>
          </w:p>
        </w:tc>
        <w:tc>
          <w:tcPr>
            <w:tcW w:w="2046" w:type="dxa"/>
          </w:tcPr>
          <w:p w:rsidR="002F5F72" w:rsidRPr="00CA7515" w:rsidRDefault="002F5F72" w:rsidP="00F1602D">
            <w:pPr>
              <w:spacing w:line="360" w:lineRule="auto"/>
              <w:jc w:val="center"/>
              <w:rPr>
                <w:rFonts w:ascii="Times New Roman" w:hAnsi="Times New Roman" w:cs="Times New Roman"/>
                <w:i/>
                <w:sz w:val="24"/>
                <w:szCs w:val="24"/>
              </w:rPr>
            </w:pPr>
          </w:p>
        </w:tc>
        <w:tc>
          <w:tcPr>
            <w:tcW w:w="2520" w:type="dxa"/>
          </w:tcPr>
          <w:p w:rsidR="002F5F72" w:rsidRPr="00CA7515" w:rsidRDefault="002F5F72" w:rsidP="00F1602D">
            <w:pPr>
              <w:spacing w:line="360" w:lineRule="auto"/>
              <w:jc w:val="center"/>
              <w:rPr>
                <w:rFonts w:ascii="Times New Roman" w:hAnsi="Times New Roman" w:cs="Times New Roman"/>
                <w:i/>
                <w:sz w:val="24"/>
                <w:szCs w:val="24"/>
              </w:rPr>
            </w:pPr>
          </w:p>
        </w:tc>
      </w:tr>
    </w:tbl>
    <w:p w:rsidR="002F5F72" w:rsidRPr="00CA7515" w:rsidRDefault="002F5F72" w:rsidP="00F1602D">
      <w:pPr>
        <w:spacing w:after="0" w:line="360" w:lineRule="auto"/>
        <w:jc w:val="center"/>
        <w:rPr>
          <w:rFonts w:ascii="Times New Roman" w:hAnsi="Times New Roman" w:cs="Times New Roman"/>
          <w:i/>
          <w:sz w:val="24"/>
          <w:szCs w:val="24"/>
        </w:rPr>
      </w:pPr>
    </w:p>
    <w:p w:rsidR="00A3660C" w:rsidRPr="00CA7515" w:rsidRDefault="0074000C" w:rsidP="002F5F72">
      <w:pPr>
        <w:spacing w:after="0" w:line="240" w:lineRule="auto"/>
        <w:jc w:val="both"/>
        <w:rPr>
          <w:rFonts w:ascii="Times New Roman" w:hAnsi="Times New Roman" w:cs="Times New Roman"/>
          <w:sz w:val="24"/>
          <w:szCs w:val="24"/>
        </w:rPr>
      </w:pPr>
      <w:r w:rsidRPr="00CA7515">
        <w:rPr>
          <w:rFonts w:ascii="Times New Roman" w:hAnsi="Times New Roman" w:cs="Times New Roman"/>
          <w:b/>
          <w:sz w:val="24"/>
          <w:szCs w:val="24"/>
        </w:rPr>
        <w:t>Abstract</w:t>
      </w:r>
      <w:r w:rsidR="002F5F72" w:rsidRPr="00CA7515">
        <w:rPr>
          <w:rFonts w:ascii="Times New Roman" w:hAnsi="Times New Roman" w:cs="Times New Roman"/>
          <w:b/>
          <w:sz w:val="24"/>
          <w:szCs w:val="24"/>
        </w:rPr>
        <w:t xml:space="preserve">. Rating Sukuk dan Rasio Keuangan Bank Umum Syariah. </w:t>
      </w:r>
      <w:r w:rsidR="00A3660C" w:rsidRPr="00CA7515">
        <w:rPr>
          <w:rFonts w:ascii="Times New Roman" w:hAnsi="Times New Roman" w:cs="Times New Roman"/>
          <w:sz w:val="24"/>
          <w:szCs w:val="24"/>
        </w:rPr>
        <w:t>Tujuan penelitian ini yaitu untuk membahas pengaruh rasio profitabilitas, rasio likuiditas, leverage dan rasio produktivitas terhadap peringkat sukuk di lembaga perbankan syariah penerbit sukuk. Dengan menggunakan purposive sampling dari 14 perbankan syariah didapat 6  lembaga bank syariah sebagai sampel penelitian dalam kurun waktu 2015-2019, yang dianalisis menggunakan regresi linier berganda menunjukkan bahwa hanya variable produktivitas yang mempunyai pengaruh yang signifikan dan positif terhadap peringkat sukuk di lembaga perbakan syariah, meskipun berkoefisien positif, profitabilitas tidak memiliki pengaruh yang signifikan terhadap peringkat sukuk. sedangkan variable likuiditas dan leverage tidak memberi pengaruh signifkan dan membentuk pola hubungan negative terhadap peringkat sukuk di lembaga perbankan syariah Indonesia penerbit sukuk.</w:t>
      </w:r>
    </w:p>
    <w:p w:rsidR="009B3032" w:rsidRPr="00CA7515" w:rsidRDefault="009B3032" w:rsidP="00F1602D">
      <w:pPr>
        <w:spacing w:after="0" w:line="240" w:lineRule="auto"/>
        <w:jc w:val="both"/>
        <w:rPr>
          <w:rFonts w:ascii="Times New Roman" w:hAnsi="Times New Roman" w:cs="Times New Roman"/>
          <w:sz w:val="10"/>
          <w:szCs w:val="24"/>
        </w:rPr>
      </w:pPr>
    </w:p>
    <w:p w:rsidR="00425C7A" w:rsidRPr="00CA7515" w:rsidRDefault="00F1602D" w:rsidP="00F1602D">
      <w:pPr>
        <w:spacing w:after="0" w:line="360" w:lineRule="auto"/>
        <w:rPr>
          <w:rFonts w:ascii="Times New Roman" w:hAnsi="Times New Roman" w:cs="Times New Roman"/>
          <w:b/>
          <w:sz w:val="24"/>
          <w:szCs w:val="24"/>
        </w:rPr>
      </w:pPr>
      <w:r w:rsidRPr="00CA7515">
        <w:rPr>
          <w:rFonts w:ascii="Times New Roman" w:hAnsi="Times New Roman" w:cs="Times New Roman"/>
          <w:b/>
          <w:sz w:val="24"/>
          <w:szCs w:val="24"/>
        </w:rPr>
        <w:t>Kata Kunci</w:t>
      </w:r>
      <w:r w:rsidR="00895A3E" w:rsidRPr="00CA7515">
        <w:rPr>
          <w:rFonts w:ascii="Times New Roman" w:hAnsi="Times New Roman" w:cs="Times New Roman"/>
          <w:b/>
          <w:sz w:val="24"/>
          <w:szCs w:val="24"/>
        </w:rPr>
        <w:t xml:space="preserve"> : </w:t>
      </w:r>
      <w:r w:rsidR="003C2678" w:rsidRPr="00CA7515">
        <w:rPr>
          <w:rFonts w:ascii="Times New Roman" w:hAnsi="Times New Roman" w:cs="Times New Roman"/>
          <w:b/>
          <w:sz w:val="24"/>
          <w:szCs w:val="24"/>
        </w:rPr>
        <w:t>Bank Umum Syariah,  Rating sukuk, Rasio Keuangan</w:t>
      </w:r>
      <w:r w:rsidR="00895A3E" w:rsidRPr="00CA7515">
        <w:rPr>
          <w:rFonts w:ascii="Times New Roman" w:hAnsi="Times New Roman" w:cs="Times New Roman"/>
          <w:b/>
          <w:sz w:val="24"/>
          <w:szCs w:val="24"/>
        </w:rPr>
        <w:t xml:space="preserve"> </w:t>
      </w:r>
    </w:p>
    <w:p w:rsidR="00F1602D" w:rsidRPr="00CA7515" w:rsidRDefault="00F1602D" w:rsidP="002F5F72">
      <w:pPr>
        <w:spacing w:after="0" w:line="240" w:lineRule="auto"/>
        <w:jc w:val="both"/>
        <w:rPr>
          <w:rFonts w:ascii="Times New Roman" w:hAnsi="Times New Roman" w:cs="Times New Roman"/>
          <w:i/>
          <w:sz w:val="24"/>
          <w:szCs w:val="24"/>
        </w:rPr>
      </w:pPr>
      <w:r w:rsidRPr="00CA7515">
        <w:rPr>
          <w:rFonts w:ascii="Times New Roman" w:hAnsi="Times New Roman" w:cs="Times New Roman"/>
          <w:b/>
          <w:sz w:val="24"/>
          <w:szCs w:val="24"/>
        </w:rPr>
        <w:t>Abstract</w:t>
      </w:r>
      <w:r w:rsidR="002F5F72" w:rsidRPr="00CA7515">
        <w:rPr>
          <w:rFonts w:ascii="Times New Roman" w:hAnsi="Times New Roman" w:cs="Times New Roman"/>
          <w:b/>
          <w:sz w:val="24"/>
          <w:szCs w:val="24"/>
        </w:rPr>
        <w:t xml:space="preserve">. </w:t>
      </w:r>
      <w:r w:rsidR="002F5F72" w:rsidRPr="00CA7515">
        <w:rPr>
          <w:rFonts w:ascii="Times New Roman" w:hAnsi="Times New Roman" w:cs="Times New Roman"/>
          <w:b/>
          <w:i/>
          <w:sz w:val="24"/>
          <w:szCs w:val="24"/>
        </w:rPr>
        <w:t>Sukuk Rating and Islamic Commercial Bank Financial Ratios.</w:t>
      </w:r>
      <w:r w:rsidRPr="00CA7515">
        <w:rPr>
          <w:rFonts w:ascii="Times New Roman" w:hAnsi="Times New Roman" w:cs="Times New Roman"/>
          <w:i/>
          <w:sz w:val="24"/>
          <w:szCs w:val="24"/>
        </w:rPr>
        <w:t>The purpose of this study is to discuss the effect of profitability ratios, liquidity ratios, leverage and productivity ratios on the rankings of sukuk in Islamic banking institutions issuing sukuk. By using purposive sampling from 14 Islamic banks, 6 Islamic banking institutions were obtained as research samples in the 2015-2019 period, which were analyzed using multiple linear regression showing that only the productivity variable had a significant and positive influence on the rankings of sukuk in Islamic banking institutions, although with positive coefficient, profitability does not have a significant effect on the sukuk rating. Meanwhile, the liquidity and leverage variables did not have a significant effect and formed a negative relationship pattern on the sukuk rating in the Indonesian Islamic banking institutions issuing the sukuk.</w:t>
      </w:r>
    </w:p>
    <w:p w:rsidR="009B3032" w:rsidRPr="00CA7515" w:rsidRDefault="009B3032" w:rsidP="00F1602D">
      <w:pPr>
        <w:spacing w:after="0" w:line="240" w:lineRule="auto"/>
        <w:jc w:val="both"/>
        <w:rPr>
          <w:rFonts w:ascii="Times New Roman" w:hAnsi="Times New Roman" w:cs="Times New Roman"/>
          <w:i/>
          <w:sz w:val="10"/>
          <w:szCs w:val="24"/>
        </w:rPr>
      </w:pPr>
    </w:p>
    <w:p w:rsidR="00F1602D" w:rsidRPr="00CA7515" w:rsidRDefault="00F1602D" w:rsidP="00F1602D">
      <w:pPr>
        <w:spacing w:after="0" w:line="240" w:lineRule="auto"/>
        <w:jc w:val="both"/>
        <w:rPr>
          <w:rFonts w:ascii="Times New Roman" w:hAnsi="Times New Roman" w:cs="Times New Roman"/>
          <w:i/>
          <w:sz w:val="24"/>
          <w:szCs w:val="24"/>
        </w:rPr>
      </w:pPr>
      <w:r w:rsidRPr="00CA7515">
        <w:rPr>
          <w:rFonts w:ascii="Times New Roman" w:hAnsi="Times New Roman" w:cs="Times New Roman"/>
          <w:i/>
          <w:sz w:val="24"/>
          <w:szCs w:val="24"/>
        </w:rPr>
        <w:t xml:space="preserve">Keyword : Financial Ratios, Sharia Commercial Banks, Sukuk Rating </w:t>
      </w:r>
    </w:p>
    <w:p w:rsidR="009B3032" w:rsidRPr="00CA7515" w:rsidRDefault="009B3032" w:rsidP="00F1602D">
      <w:pPr>
        <w:spacing w:after="0" w:line="240" w:lineRule="auto"/>
        <w:jc w:val="both"/>
        <w:rPr>
          <w:rFonts w:ascii="Times New Roman" w:hAnsi="Times New Roman" w:cs="Times New Roman"/>
          <w:i/>
          <w:sz w:val="24"/>
          <w:szCs w:val="24"/>
        </w:rPr>
      </w:pPr>
    </w:p>
    <w:p w:rsidR="00F02D3A" w:rsidRPr="00CA7515" w:rsidRDefault="00F02D3A" w:rsidP="00F1602D">
      <w:pPr>
        <w:spacing w:after="0" w:line="360" w:lineRule="auto"/>
        <w:rPr>
          <w:rFonts w:ascii="Times New Roman" w:hAnsi="Times New Roman" w:cs="Times New Roman"/>
          <w:b/>
          <w:sz w:val="24"/>
          <w:szCs w:val="24"/>
        </w:rPr>
      </w:pPr>
    </w:p>
    <w:p w:rsidR="00F02D3A" w:rsidRDefault="00F02D3A" w:rsidP="00F1602D">
      <w:pPr>
        <w:spacing w:after="0" w:line="360" w:lineRule="auto"/>
        <w:rPr>
          <w:rFonts w:ascii="Times New Roman" w:hAnsi="Times New Roman" w:cs="Times New Roman"/>
          <w:b/>
          <w:sz w:val="24"/>
          <w:szCs w:val="24"/>
        </w:rPr>
      </w:pPr>
    </w:p>
    <w:p w:rsidR="00CA7515" w:rsidRPr="00CA7515" w:rsidRDefault="00CA7515" w:rsidP="00F1602D">
      <w:pPr>
        <w:spacing w:after="0" w:line="360" w:lineRule="auto"/>
        <w:rPr>
          <w:rFonts w:ascii="Times New Roman" w:hAnsi="Times New Roman" w:cs="Times New Roman"/>
          <w:b/>
          <w:sz w:val="24"/>
          <w:szCs w:val="24"/>
        </w:rPr>
      </w:pPr>
    </w:p>
    <w:p w:rsidR="00D91F60" w:rsidRPr="00CA7515" w:rsidRDefault="00D91F60" w:rsidP="00F1602D">
      <w:pPr>
        <w:spacing w:after="0" w:line="360" w:lineRule="auto"/>
        <w:rPr>
          <w:rFonts w:ascii="Times New Roman" w:hAnsi="Times New Roman" w:cs="Times New Roman"/>
          <w:b/>
          <w:sz w:val="24"/>
          <w:szCs w:val="24"/>
        </w:rPr>
      </w:pPr>
    </w:p>
    <w:p w:rsidR="0074000C" w:rsidRPr="00CA7515" w:rsidRDefault="0074000C" w:rsidP="00F1602D">
      <w:pPr>
        <w:spacing w:after="0" w:line="360" w:lineRule="auto"/>
        <w:rPr>
          <w:rFonts w:ascii="Times New Roman" w:hAnsi="Times New Roman" w:cs="Times New Roman"/>
          <w:b/>
          <w:sz w:val="24"/>
          <w:szCs w:val="24"/>
        </w:rPr>
      </w:pPr>
      <w:r w:rsidRPr="00CA7515">
        <w:rPr>
          <w:rFonts w:ascii="Times New Roman" w:hAnsi="Times New Roman" w:cs="Times New Roman"/>
          <w:b/>
          <w:sz w:val="24"/>
          <w:szCs w:val="24"/>
        </w:rPr>
        <w:lastRenderedPageBreak/>
        <w:t>Introduction</w:t>
      </w:r>
    </w:p>
    <w:p w:rsidR="0075643D" w:rsidRPr="00CA7515" w:rsidRDefault="004864C1" w:rsidP="00F1602D">
      <w:pPr>
        <w:spacing w:after="0" w:line="360" w:lineRule="auto"/>
        <w:jc w:val="both"/>
        <w:rPr>
          <w:rFonts w:ascii="Times New Roman" w:hAnsi="Times New Roman" w:cs="Times New Roman"/>
          <w:sz w:val="24"/>
          <w:szCs w:val="24"/>
        </w:rPr>
      </w:pPr>
      <w:r w:rsidRPr="00CA7515">
        <w:rPr>
          <w:rFonts w:ascii="Times New Roman" w:hAnsi="Times New Roman" w:cs="Times New Roman"/>
          <w:b/>
          <w:sz w:val="24"/>
          <w:szCs w:val="24"/>
        </w:rPr>
        <w:t>B</w:t>
      </w:r>
      <w:r w:rsidRPr="00CA7515">
        <w:rPr>
          <w:rFonts w:ascii="Times New Roman" w:hAnsi="Times New Roman" w:cs="Times New Roman"/>
          <w:sz w:val="24"/>
          <w:szCs w:val="24"/>
        </w:rPr>
        <w:t>erdasarkan pada fatwa Majelis Ulama Indonesia ( MUI ) No. 32/ DSN-MUI/ IX/ 2002 tentang sukuk, dimana ini merupakan obligasi ( surat berharga berjangka panjang ) dengan prinsip syariah yang diciptakan oleh perusahaan yang selanjutnya dapat dibeli oleh masyarakat dengan ketentuan bahwa perusahaan yang mengeluarkan surat tersebut diharuskan memberikan bagi hasil atau berupa margin atau fee kepada pemegang surat berjangka tersebut dari aktivitas bisnisnya dan perusahaan bersedia membayar kembali surat tersebut pada waktu yang telah ditentukan</w:t>
      </w:r>
      <w:r w:rsidR="00AF632E" w:rsidRPr="00CA7515">
        <w:rPr>
          <w:rFonts w:ascii="Times New Roman" w:hAnsi="Times New Roman" w:cs="Times New Roman"/>
          <w:sz w:val="24"/>
          <w:szCs w:val="24"/>
        </w:rPr>
        <w:t xml:space="preserve"> </w:t>
      </w:r>
      <w:r w:rsidR="00683DB6" w:rsidRPr="00CA7515">
        <w:rPr>
          <w:rFonts w:ascii="Times New Roman" w:hAnsi="Times New Roman" w:cs="Times New Roman"/>
          <w:sz w:val="24"/>
          <w:szCs w:val="24"/>
        </w:rPr>
        <w:fldChar w:fldCharType="begin" w:fldLock="1"/>
      </w:r>
      <w:r w:rsidR="001D0CB3" w:rsidRPr="00CA7515">
        <w:rPr>
          <w:rFonts w:ascii="Times New Roman" w:hAnsi="Times New Roman" w:cs="Times New Roman"/>
          <w:sz w:val="24"/>
          <w:szCs w:val="24"/>
        </w:rPr>
        <w:instrText>ADDIN CSL_CITATION {"citationItems":[{"id":"ITEM-1","itemData":{"author":[{"dropping-particle":"","family":"DSN-MUI","given":"","non-dropping-particle":"","parse-names":false,"suffix":""}],"id":"ITEM-1","issued":{"date-parts":[["2002"]]},"page":"32","publisher-place":"Indonesia","title":"Obligasi Syariah (Sukuk)","type":"legislation"},"uris":["http://www.mendeley.com/documents/?uuid=8b68191a-7897-4065-9045-f2f1519bec28","http://www.mendeley.com/documents/?uuid=4c52fdea-51b9-46e6-8af3-d7bb9db83051"]}],"mendeley":{"formattedCitation":"(Obligasi Syariah (Sukuk), 2002)","plainTextFormattedCitation":"(Obligasi Syariah (Sukuk), 2002)","previouslyFormattedCitation":"(Obligasi Syariah (Sukuk), 2002)"},"properties":{"noteIndex":0},"schema":"https://github.com/citation-style-language/schema/raw/master/csl-citation.json"}</w:instrText>
      </w:r>
      <w:r w:rsidR="00683DB6" w:rsidRPr="00CA7515">
        <w:rPr>
          <w:rFonts w:ascii="Times New Roman" w:hAnsi="Times New Roman" w:cs="Times New Roman"/>
          <w:sz w:val="24"/>
          <w:szCs w:val="24"/>
        </w:rPr>
        <w:fldChar w:fldCharType="separate"/>
      </w:r>
      <w:r w:rsidR="00AF632E" w:rsidRPr="00CA7515">
        <w:rPr>
          <w:rFonts w:ascii="Times New Roman" w:hAnsi="Times New Roman" w:cs="Times New Roman"/>
          <w:noProof/>
          <w:sz w:val="24"/>
          <w:szCs w:val="24"/>
        </w:rPr>
        <w:t>(Obligasi Syariah (Sukuk), 2002)</w:t>
      </w:r>
      <w:r w:rsidR="00683DB6" w:rsidRPr="00CA7515">
        <w:rPr>
          <w:rFonts w:ascii="Times New Roman" w:hAnsi="Times New Roman" w:cs="Times New Roman"/>
          <w:sz w:val="24"/>
          <w:szCs w:val="24"/>
        </w:rPr>
        <w:fldChar w:fldCharType="end"/>
      </w:r>
      <w:r w:rsidRPr="00CA7515">
        <w:rPr>
          <w:rFonts w:ascii="Times New Roman" w:hAnsi="Times New Roman" w:cs="Times New Roman"/>
          <w:sz w:val="24"/>
          <w:szCs w:val="24"/>
        </w:rPr>
        <w:t xml:space="preserve">. </w:t>
      </w:r>
      <w:r w:rsidR="00E922EB" w:rsidRPr="00CA7515">
        <w:rPr>
          <w:rFonts w:ascii="Times New Roman" w:hAnsi="Times New Roman" w:cs="Times New Roman"/>
          <w:sz w:val="24"/>
          <w:szCs w:val="24"/>
        </w:rPr>
        <w:t>Dalam praktiknya sukuk yang merupakan bentuk syariah dari obligasi konvensional tetap menggunakan beberapa fitur yang relevan termasuk ekuitas namun tetap pada prinsip syariah bahwa menghindarkan dari praktik riba, gharar, dan maysir.</w:t>
      </w:r>
      <w:r w:rsidR="000C3832" w:rsidRPr="00CA7515">
        <w:rPr>
          <w:rFonts w:ascii="Times New Roman" w:hAnsi="Times New Roman" w:cs="Times New Roman"/>
          <w:sz w:val="24"/>
          <w:szCs w:val="24"/>
        </w:rPr>
        <w:t xml:space="preserve"> Dalam aktivitas investasi, sukuk merupakan satu kesatuan dalam kepemilikan tangible asset, dimana dari hasil investasi ini, investor sukuk berhak mendapatkan bagian atas kontribusi finansial pada perusahaan dalam pendanaan suatu proyek atau pembiayaan tertentu yang dijalankan oleh instasi pengeluar suku tersebut</w:t>
      </w:r>
      <w:r w:rsidR="00AF632E" w:rsidRPr="00CA7515">
        <w:rPr>
          <w:rFonts w:ascii="Times New Roman" w:hAnsi="Times New Roman" w:cs="Times New Roman"/>
          <w:sz w:val="24"/>
          <w:szCs w:val="24"/>
        </w:rPr>
        <w:t xml:space="preserve"> </w:t>
      </w:r>
      <w:r w:rsidR="00683DB6" w:rsidRPr="00CA7515">
        <w:rPr>
          <w:rFonts w:ascii="Times New Roman" w:hAnsi="Times New Roman" w:cs="Times New Roman"/>
          <w:sz w:val="24"/>
          <w:szCs w:val="24"/>
        </w:rPr>
        <w:fldChar w:fldCharType="begin" w:fldLock="1"/>
      </w:r>
      <w:r w:rsidR="001D0CB3" w:rsidRPr="00CA7515">
        <w:rPr>
          <w:rFonts w:ascii="Times New Roman" w:hAnsi="Times New Roman" w:cs="Times New Roman"/>
          <w:sz w:val="24"/>
          <w:szCs w:val="24"/>
        </w:rPr>
        <w:instrText>ADDIN CSL_CITATION {"citationItems":[{"id":"ITEM-1","itemData":{"DOI":"10.36407/serambi.v1i3.132","abstract":"Purpose- This study is to examine the effect of return on assets (ROA) and debt to equity ratio (DER) on the rank of Sukuk listed on the Indonesia Stock Exchange (IDX).\r Methods- Data were collected by purposive sampling method with the number of companies sampled in the study were 7 companies with observations for 5 years.\r Findings- Results indicate that ROA and DER are proven to have a significant effect on Sukuk ratings.\r Implications- This study can be an evaluation for investors to determine investment decisions, especially Sukuk in Indonesia.","author":[{"dropping-particle":"","family":"Cahyati","given":"Amalia","non-dropping-particle":"","parse-names":false,"suffix":""},{"dropping-particle":"","family":"Nurnasrina","given":"Nurnasrina","non-dropping-particle":"","parse-names":false,"suffix":""}],"container-title":"SERAMBI: Jurnal Ekonomi Manajemen dan Bisnis Islam","id":"ITEM-1","issue":"3","issued":{"date-parts":[["2019"]]},"page":"101-110","title":"Peringkat Sukuk Berdasarkan Return on Asset dan Debt to Equity Ratio","type":"article-journal","volume":"1"},"uris":["http://www.mendeley.com/documents/?uuid=b518d0eb-3ae6-4503-b8cb-a81746240aec","http://www.mendeley.com/documents/?uuid=b39d9981-1e27-4dae-86b8-f1f8df1bbceb"]}],"mendeley":{"formattedCitation":"(Cahyati &amp; Nurnasrina, 2019)","plainTextFormattedCitation":"(Cahyati &amp; Nurnasrina, 2019)","previouslyFormattedCitation":"(Cahyati &amp; Nurnasrina, 2019)"},"properties":{"noteIndex":0},"schema":"https://github.com/citation-style-language/schema/raw/master/csl-citation.json"}</w:instrText>
      </w:r>
      <w:r w:rsidR="00683DB6" w:rsidRPr="00CA7515">
        <w:rPr>
          <w:rFonts w:ascii="Times New Roman" w:hAnsi="Times New Roman" w:cs="Times New Roman"/>
          <w:sz w:val="24"/>
          <w:szCs w:val="24"/>
        </w:rPr>
        <w:fldChar w:fldCharType="separate"/>
      </w:r>
      <w:r w:rsidR="00AF632E" w:rsidRPr="00CA7515">
        <w:rPr>
          <w:rFonts w:ascii="Times New Roman" w:hAnsi="Times New Roman" w:cs="Times New Roman"/>
          <w:noProof/>
          <w:sz w:val="24"/>
          <w:szCs w:val="24"/>
        </w:rPr>
        <w:t>(Cahyati &amp; Nurnasrina, 2019)</w:t>
      </w:r>
      <w:r w:rsidR="00683DB6" w:rsidRPr="00CA7515">
        <w:rPr>
          <w:rFonts w:ascii="Times New Roman" w:hAnsi="Times New Roman" w:cs="Times New Roman"/>
          <w:sz w:val="24"/>
          <w:szCs w:val="24"/>
        </w:rPr>
        <w:fldChar w:fldCharType="end"/>
      </w:r>
      <w:r w:rsidR="000C3832" w:rsidRPr="00CA7515">
        <w:rPr>
          <w:rFonts w:ascii="Times New Roman" w:hAnsi="Times New Roman" w:cs="Times New Roman"/>
          <w:sz w:val="24"/>
          <w:szCs w:val="24"/>
        </w:rPr>
        <w:t>.</w:t>
      </w:r>
      <w:r w:rsidR="00342BA5" w:rsidRPr="00CA7515">
        <w:rPr>
          <w:rFonts w:ascii="Times New Roman" w:hAnsi="Times New Roman" w:cs="Times New Roman"/>
          <w:sz w:val="24"/>
          <w:szCs w:val="24"/>
        </w:rPr>
        <w:t xml:space="preserve"> Dalam rangka memperoleh citra nama baik perusahaan sehingga kepercayaan dan loyalitas investor tinggi maka perlu dilakukannya pemeringkatan sukuk untuk mengetahui bahwa emiten tersebut layak untuk dijadikan objek investasi karena kelayakan kredit dan institusi penerbit sukuk, hal tersebut menjadi penting dilakukan untuk mengantisipasi bahwa didalam sukuk meski berpegang pada prinsip islam, tidak menutup kemungkinan bahwa sukuk dapat terkena risiko gagal bayar jika hasil pemeringkatan menunjukkan migrasi negatif selama beberapa tahun pengukuran jatuh tempo</w:t>
      </w:r>
      <w:r w:rsidR="00AF632E" w:rsidRPr="00CA7515">
        <w:rPr>
          <w:rFonts w:ascii="Times New Roman" w:hAnsi="Times New Roman" w:cs="Times New Roman"/>
          <w:sz w:val="24"/>
          <w:szCs w:val="24"/>
        </w:rPr>
        <w:t xml:space="preserve"> </w:t>
      </w:r>
      <w:r w:rsidR="00683DB6" w:rsidRPr="00CA7515">
        <w:rPr>
          <w:rFonts w:ascii="Times New Roman" w:hAnsi="Times New Roman" w:cs="Times New Roman"/>
          <w:sz w:val="24"/>
          <w:szCs w:val="24"/>
        </w:rPr>
        <w:fldChar w:fldCharType="begin" w:fldLock="1"/>
      </w:r>
      <w:r w:rsidR="001D0CB3" w:rsidRPr="00CA7515">
        <w:rPr>
          <w:rFonts w:ascii="Times New Roman" w:hAnsi="Times New Roman" w:cs="Times New Roman"/>
          <w:sz w:val="24"/>
          <w:szCs w:val="24"/>
        </w:rPr>
        <w:instrText>ADDIN CSL_CITATION {"citationItems":[{"id":"ITEM-1","itemData":{"DOI":"10.36407/serambi.v1i3.132","abstract":"Purpose- This study is to examine the effect of return on assets (ROA) and debt to equity ratio (DER) on the rank of Sukuk listed on the Indonesia Stock Exchange (IDX).\r Methods- Data were collected by purposive sampling method with the number of companies sampled in the study were 7 companies with observations for 5 years.\r Findings- Results indicate that ROA and DER are proven to have a significant effect on Sukuk ratings.\r Implications- This study can be an evaluation for investors to determine investment decisions, especially Sukuk in Indonesia.","author":[{"dropping-particle":"","family":"Cahyati","given":"Amalia","non-dropping-particle":"","parse-names":false,"suffix":""},{"dropping-particle":"","family":"Nurnasrina","given":"Nurnasrina","non-dropping-particle":"","parse-names":false,"suffix":""}],"container-title":"SERAMBI: Jurnal Ekonomi Manajemen dan Bisnis Islam","id":"ITEM-1","issue":"3","issued":{"date-parts":[["2019"]]},"page":"101-110","title":"Peringkat Sukuk Berdasarkan Return on Asset dan Debt to Equity Ratio","type":"article-journal","volume":"1"},"uris":["http://www.mendeley.com/documents/?uuid=b39d9981-1e27-4dae-86b8-f1f8df1bbceb","http://www.mendeley.com/documents/?uuid=b518d0eb-3ae6-4503-b8cb-a81746240aec"]}],"mendeley":{"formattedCitation":"(Cahyati &amp; Nurnasrina, 2019)","plainTextFormattedCitation":"(Cahyati &amp; Nurnasrina, 2019)","previouslyFormattedCitation":"(Cahyati &amp; Nurnasrina, 2019)"},"properties":{"noteIndex":0},"schema":"https://github.com/citation-style-language/schema/raw/master/csl-citation.json"}</w:instrText>
      </w:r>
      <w:r w:rsidR="00683DB6" w:rsidRPr="00CA7515">
        <w:rPr>
          <w:rFonts w:ascii="Times New Roman" w:hAnsi="Times New Roman" w:cs="Times New Roman"/>
          <w:sz w:val="24"/>
          <w:szCs w:val="24"/>
        </w:rPr>
        <w:fldChar w:fldCharType="separate"/>
      </w:r>
      <w:r w:rsidR="00AF632E" w:rsidRPr="00CA7515">
        <w:rPr>
          <w:rFonts w:ascii="Times New Roman" w:hAnsi="Times New Roman" w:cs="Times New Roman"/>
          <w:noProof/>
          <w:sz w:val="24"/>
          <w:szCs w:val="24"/>
        </w:rPr>
        <w:t>(Cahyati &amp; Nurnasrina, 2019)</w:t>
      </w:r>
      <w:r w:rsidR="00683DB6" w:rsidRPr="00CA7515">
        <w:rPr>
          <w:rFonts w:ascii="Times New Roman" w:hAnsi="Times New Roman" w:cs="Times New Roman"/>
          <w:sz w:val="24"/>
          <w:szCs w:val="24"/>
        </w:rPr>
        <w:fldChar w:fldCharType="end"/>
      </w:r>
      <w:r w:rsidR="00342BA5" w:rsidRPr="00CA7515">
        <w:rPr>
          <w:rFonts w:ascii="Times New Roman" w:hAnsi="Times New Roman" w:cs="Times New Roman"/>
          <w:sz w:val="24"/>
          <w:szCs w:val="24"/>
        </w:rPr>
        <w:t>.</w:t>
      </w:r>
    </w:p>
    <w:p w:rsidR="00425C7A" w:rsidRPr="00CA7515" w:rsidRDefault="0075643D" w:rsidP="00F1602D">
      <w:pPr>
        <w:spacing w:after="0" w:line="360" w:lineRule="auto"/>
        <w:jc w:val="both"/>
        <w:rPr>
          <w:rStyle w:val="fontstyle01"/>
          <w:rFonts w:ascii="Times New Roman" w:hAnsi="Times New Roman" w:cs="Times New Roman"/>
          <w:sz w:val="24"/>
          <w:szCs w:val="24"/>
        </w:rPr>
      </w:pPr>
      <w:r w:rsidRPr="00CA7515">
        <w:rPr>
          <w:rFonts w:ascii="Times New Roman" w:hAnsi="Times New Roman" w:cs="Times New Roman"/>
          <w:sz w:val="24"/>
          <w:szCs w:val="24"/>
        </w:rPr>
        <w:t xml:space="preserve">Rating sukuk dalam dunia pasar modal menjadi penting karena akan </w:t>
      </w:r>
      <w:r w:rsidR="00681543" w:rsidRPr="00CA7515">
        <w:rPr>
          <w:rFonts w:ascii="Times New Roman" w:hAnsi="Times New Roman" w:cs="Times New Roman"/>
          <w:sz w:val="24"/>
          <w:szCs w:val="24"/>
        </w:rPr>
        <w:t>menjadi</w:t>
      </w:r>
      <w:r w:rsidRPr="00CA7515">
        <w:rPr>
          <w:rFonts w:ascii="Times New Roman" w:hAnsi="Times New Roman" w:cs="Times New Roman"/>
          <w:sz w:val="24"/>
          <w:szCs w:val="24"/>
        </w:rPr>
        <w:t xml:space="preserve"> pertimbangan </w:t>
      </w:r>
      <w:r w:rsidR="00681543" w:rsidRPr="00CA7515">
        <w:rPr>
          <w:rFonts w:ascii="Times New Roman" w:hAnsi="Times New Roman" w:cs="Times New Roman"/>
          <w:sz w:val="24"/>
          <w:szCs w:val="24"/>
        </w:rPr>
        <w:t xml:space="preserve">investor dalam menentukan </w:t>
      </w:r>
      <w:r w:rsidRPr="00CA7515">
        <w:rPr>
          <w:rFonts w:ascii="Times New Roman" w:hAnsi="Times New Roman" w:cs="Times New Roman"/>
          <w:sz w:val="24"/>
          <w:szCs w:val="24"/>
        </w:rPr>
        <w:t xml:space="preserve">keputusan  </w:t>
      </w:r>
      <w:r w:rsidR="00681543" w:rsidRPr="00CA7515">
        <w:rPr>
          <w:rFonts w:ascii="Times New Roman" w:hAnsi="Times New Roman" w:cs="Times New Roman"/>
          <w:sz w:val="24"/>
          <w:szCs w:val="24"/>
        </w:rPr>
        <w:t>investasi</w:t>
      </w:r>
      <w:r w:rsidR="001C717B" w:rsidRPr="00CA7515">
        <w:rPr>
          <w:rFonts w:ascii="Times New Roman" w:hAnsi="Times New Roman" w:cs="Times New Roman"/>
          <w:sz w:val="24"/>
          <w:szCs w:val="24"/>
        </w:rPr>
        <w:t>, disisi lain bahwa rating tersebut akan memberi informasi yang relevan terkait perusahaan yang mengeluarkan sukuk, dimana ini akan sesuai dengan tujuan utama dilakukannya pemeringkatan sukuk yaitu mengurangi asimetri informasi emiten dan investor</w:t>
      </w:r>
      <w:r w:rsidR="00AF632E" w:rsidRPr="00CA7515">
        <w:rPr>
          <w:rFonts w:ascii="Times New Roman" w:hAnsi="Times New Roman" w:cs="Times New Roman"/>
          <w:sz w:val="24"/>
          <w:szCs w:val="24"/>
        </w:rPr>
        <w:t xml:space="preserve"> </w:t>
      </w:r>
      <w:r w:rsidR="00683DB6" w:rsidRPr="00CA7515">
        <w:rPr>
          <w:rFonts w:ascii="Times New Roman" w:hAnsi="Times New Roman" w:cs="Times New Roman"/>
          <w:sz w:val="24"/>
          <w:szCs w:val="24"/>
        </w:rPr>
        <w:fldChar w:fldCharType="begin" w:fldLock="1"/>
      </w:r>
      <w:r w:rsidR="001D0CB3" w:rsidRPr="00CA7515">
        <w:rPr>
          <w:rFonts w:ascii="Times New Roman" w:hAnsi="Times New Roman" w:cs="Times New Roman"/>
          <w:sz w:val="24"/>
          <w:szCs w:val="24"/>
        </w:rPr>
        <w:instrText>ADDIN CSL_CITATION {"citationItems":[{"id":"ITEM-1","itemData":{"author":[{"dropping-particle":"","family":"Elhaj","given":"M. A. A.","non-dropping-particle":"","parse-names":false,"suffix":""},{"dropping-particle":"","family":"Muhamed","given":"N. A.","non-dropping-particle":"","parse-names":false,"suffix":""},{"dropping-particle":"","family":"Ramli","given":"N. M.","non-dropping-particle":"","parse-names":false,"suffix":""}],"container-title":"Procedia Economics and Finance","id":"ITEM-1","issued":{"date-parts":[["2015"]]},"page":"62- 74","title":"The influence of corporate governance, financial ratios, and Sukuk structure on Sukuk rating","type":"article-journal","volume":"31"},"uris":["http://www.mendeley.com/documents/?uuid=dd26eb6c-26f1-4ee9-b1b4-e5cc3d7e3a41","http://www.mendeley.com/documents/?uuid=fb546c9a-19b6-42d6-9c0f-7667a2a6cbad"]}],"mendeley":{"formattedCitation":"(M. A. A. Elhaj et al., 2015)","plainTextFormattedCitation":"(M. A. A. Elhaj et al., 2015)","previouslyFormattedCitation":"(M. A. A. Elhaj et al., 2015)"},"properties":{"noteIndex":0},"schema":"https://github.com/citation-style-language/schema/raw/master/csl-citation.json"}</w:instrText>
      </w:r>
      <w:r w:rsidR="00683DB6" w:rsidRPr="00CA7515">
        <w:rPr>
          <w:rFonts w:ascii="Times New Roman" w:hAnsi="Times New Roman" w:cs="Times New Roman"/>
          <w:sz w:val="24"/>
          <w:szCs w:val="24"/>
        </w:rPr>
        <w:fldChar w:fldCharType="separate"/>
      </w:r>
      <w:r w:rsidR="00641365" w:rsidRPr="00CA7515">
        <w:rPr>
          <w:rFonts w:ascii="Times New Roman" w:hAnsi="Times New Roman" w:cs="Times New Roman"/>
          <w:noProof/>
          <w:sz w:val="24"/>
          <w:szCs w:val="24"/>
        </w:rPr>
        <w:t>(M. A. A. Elhaj et al., 2015)</w:t>
      </w:r>
      <w:r w:rsidR="00683DB6" w:rsidRPr="00CA7515">
        <w:rPr>
          <w:rFonts w:ascii="Times New Roman" w:hAnsi="Times New Roman" w:cs="Times New Roman"/>
          <w:sz w:val="24"/>
          <w:szCs w:val="24"/>
        </w:rPr>
        <w:fldChar w:fldCharType="end"/>
      </w:r>
      <w:r w:rsidR="001C717B" w:rsidRPr="00CA7515">
        <w:rPr>
          <w:rFonts w:ascii="Times New Roman" w:hAnsi="Times New Roman" w:cs="Times New Roman"/>
          <w:sz w:val="24"/>
          <w:szCs w:val="24"/>
        </w:rPr>
        <w:t>.</w:t>
      </w:r>
      <w:r w:rsidR="001F447E" w:rsidRPr="00CA7515">
        <w:rPr>
          <w:rFonts w:ascii="Times New Roman" w:hAnsi="Times New Roman" w:cs="Times New Roman"/>
          <w:sz w:val="24"/>
          <w:szCs w:val="24"/>
        </w:rPr>
        <w:t xml:space="preserve"> Emiten yang mengeluarkan sukuk harus dinilai secara rutin setiap satu periode untuk mengetahui gambaran bahwa kemampuan kredit perusahaan</w:t>
      </w:r>
      <w:r w:rsidR="00EB1C6A" w:rsidRPr="00CA7515">
        <w:rPr>
          <w:rFonts w:ascii="Times New Roman" w:hAnsi="Times New Roman" w:cs="Times New Roman"/>
          <w:sz w:val="24"/>
          <w:szCs w:val="24"/>
        </w:rPr>
        <w:t xml:space="preserve"> tersebut</w:t>
      </w:r>
      <w:r w:rsidR="001F447E" w:rsidRPr="00CA7515">
        <w:rPr>
          <w:rFonts w:ascii="Times New Roman" w:hAnsi="Times New Roman" w:cs="Times New Roman"/>
          <w:sz w:val="24"/>
          <w:szCs w:val="24"/>
        </w:rPr>
        <w:t xml:space="preserve"> akuntabel dan transparan, dimana ini akan bermanfaat bagi investor yang tidak memiliki kemampuan kapabilitas yang baik dalam memprediksi kinerja </w:t>
      </w:r>
      <w:r w:rsidR="00EB1C6A" w:rsidRPr="00CA7515">
        <w:rPr>
          <w:rFonts w:ascii="Times New Roman" w:hAnsi="Times New Roman" w:cs="Times New Roman"/>
          <w:sz w:val="24"/>
          <w:szCs w:val="24"/>
        </w:rPr>
        <w:t>perusahaan penerbit sukuk sehingga para peneliti mencoba untuk menganalisa faktor yang mempengaruhi tingginya pemeringkatan suku</w:t>
      </w:r>
      <w:r w:rsidR="0041472F" w:rsidRPr="00CA7515">
        <w:rPr>
          <w:rFonts w:ascii="Times New Roman" w:hAnsi="Times New Roman" w:cs="Times New Roman"/>
          <w:sz w:val="24"/>
          <w:szCs w:val="24"/>
        </w:rPr>
        <w:t>k mulai dari faktor internal yang didalamnya melingk</w:t>
      </w:r>
      <w:r w:rsidR="004D7D1B" w:rsidRPr="00CA7515">
        <w:rPr>
          <w:rFonts w:ascii="Times New Roman" w:hAnsi="Times New Roman" w:cs="Times New Roman"/>
          <w:sz w:val="24"/>
          <w:szCs w:val="24"/>
        </w:rPr>
        <w:t xml:space="preserve">upi </w:t>
      </w:r>
      <w:r w:rsidR="004D7D1B" w:rsidRPr="00CA7515">
        <w:rPr>
          <w:rFonts w:ascii="Times New Roman" w:hAnsi="Times New Roman" w:cs="Times New Roman"/>
          <w:sz w:val="24"/>
          <w:szCs w:val="24"/>
        </w:rPr>
        <w:lastRenderedPageBreak/>
        <w:t xml:space="preserve">profitabilitas, likuiditas, </w:t>
      </w:r>
      <w:r w:rsidR="0041472F" w:rsidRPr="00CA7515">
        <w:rPr>
          <w:rFonts w:ascii="Times New Roman" w:hAnsi="Times New Roman" w:cs="Times New Roman"/>
          <w:sz w:val="24"/>
          <w:szCs w:val="24"/>
        </w:rPr>
        <w:t xml:space="preserve">leverage dan reputasi auditor </w:t>
      </w:r>
      <w:r w:rsidR="00683DB6" w:rsidRPr="00CA7515">
        <w:rPr>
          <w:rFonts w:ascii="Times New Roman" w:hAnsi="Times New Roman" w:cs="Times New Roman"/>
          <w:sz w:val="24"/>
          <w:szCs w:val="24"/>
        </w:rPr>
        <w:fldChar w:fldCharType="begin" w:fldLock="1"/>
      </w:r>
      <w:r w:rsidR="001D0CB3" w:rsidRPr="00CA7515">
        <w:rPr>
          <w:rFonts w:ascii="Times New Roman" w:hAnsi="Times New Roman" w:cs="Times New Roman"/>
          <w:sz w:val="24"/>
          <w:szCs w:val="24"/>
        </w:rPr>
        <w:instrText>ADDIN CSL_CITATION {"citationItems":[{"id":"ITEM-1","itemData":{"abstract":"Penelitian ini bertujuan untuk menguji pengaruh faktor akuntansi yaitu profitabilitas dan likuiditas terhadap peringkat sukuk. Objek penelitian ini adalah perusahaan yang terdaftar di Bursa Efek Indonesia dan menerbitkan sukuk Ijarah selama periode 2012-2014. Jenis penelitian ini adalah penelitian kuantitatif dengan metode pengambilan sampel dengan purposive sampling, jumlah perusahaan yang dijadikan sampel dalam penelitian ini adalah 6 perusahaan yang tedaftar di Bursa Efek Indonesia (BEI) dengan masa pengamatan selama 3 tahun. Data yang digunakan merupakan data sekunder berupa laporan keuangan perusahaan sampel. Variabel penelitian terdiri dari variabel dependen yaitu rating sukuk (Y) dan variabel independen yaitu profitabilitas ( ), dan likuiditas ( ). Pengumpulan data menggunakan metode dokumentasi, data yang terkumpul dianalisis menggunakan analisis regresi logistik. Berdasarkan hasil uji statistik, variabel profitabilitas dengan nilai koefisien variabel sebesar 0.150 atau &gt;0.05 menunjukkan bahwa profitabilitas tidak berpengaruh terhadap rating sukuk. Sedangkan variabel likuiditas dengan nilai koefisien 0.038 atau &lt;0.05 menunjukkan bahwa likuiditas berpengaruh terhadap rating sukuk. ii","author":[{"dropping-particle":"","family":"Melis","given":"Kalia","non-dropping-particle":"","parse-names":false,"suffix":""}],"container-title":"Jurnal Ilmiah Mahasiswa FEB Universitas Brawijaya","id":"ITEM-1","issue":"1","issued":{"date-parts":[["2014"]]},"page":"1-21","title":"Analisis Faktor-Faktor yang Mempengaruhi Rating Sukuk","type":"article-journal","volume":"3"},"uris":["http://www.mendeley.com/documents/?uuid=2fc1ad9e-820c-417e-8fbe-5aaa7a8c45b4","http://www.mendeley.com/documents/?uuid=0695b01f-88a1-42ac-bc4b-fe710e42f580"]},{"id":"ITEM-2","itemData":{"abstract":"Penelitian ini bertujuan untuk memberikan bukti empiris tentang faktor yang mempengaruhi peringkat sukuk korporasi di Indonesia. Penelitian ini mengkaji peran rasio keuangan yang meliputi: rasio profitabilitas, rasio likuiditas, rasio laverage, dan pendapatan bunga dari perusahaan. Metode penelitian ini menggunakan purposive sampling, dengan kreteria: 1) perusahaan memiliki laporan tahunan 2010-2013, 2) perusahaan pada waktu untuk menerbitkan laporan tahunan, 3) Peringkat Sukuk perusahaan, diterbitkan dari PT.PEFINDO 2010-2013. Penelitian ini menggunakan regresi logistik ordinal (PLUM) untuk menguji hipotesis. Hasil penelitian ini menunjukan rasio laverage 5% signifikan dan rasio liqudity berpengaruh signifikan terhadap Peringkat sukuk. Dan signifikan 10%, rasio profitabilitas dan pendapatan bunga berpengaruh signifikan terhadap Peringkat sukuk. Secara serempak variabel berpengaruh signifikan terhadap prediksi Peringkat sukuk.","author":[{"dropping-particle":"","family":"Pebruary","given":"Silviana","non-dropping-particle":"","parse-names":false,"suffix":""}],"container-title":"Dinamika Ekonomi &amp; Bisnis","id":"ITEM-2","issue":"1","issued":{"date-parts":[["2016"]]},"page":"95-112","title":"LEVERAGE DAN PENDAPATAN BUNGA TERHADAP RATING SUKUK KORPORASI PERIODE 2010-2013 Silviana Pebruary Universitas Islam Nahdlatul Ulama Jepara Email : pebruary.silvi02@gmail.com","type":"article-journal","volume":"13"},"uris":["http://www.mendeley.com/documents/?uuid=be44dadf-0fa9-451e-9df9-fcb1c5b64ff4","http://www.mendeley.com/documents/?uuid=ca7483c4-7b96-4e53-b313-5a17991acb83"]},{"id":"ITEM-3","itemData":{"author":[{"dropping-particle":"","family":"Haraqi","given":"M. S.","non-dropping-particle":"Al","parse-names":false,"suffix":""},{"dropping-particle":"","family":"Ningsih","given":"E. S","non-dropping-particle":"","parse-names":false,"suffix":""}],"container-title":"Jurnal Ilmiah Mahasiswa Ekonomi Akuntansi","id":"ITEM-3","issue":"4","issued":{"date-parts":[["2017"]]},"page":"116-124","title":"Pengaruh Return on Asset, Secure dan Maturity Terhadap Rating Sukuk","type":"article-journal","volume":"2"},"uris":["http://www.mendeley.com/documents/?uuid=2dd33242-cda7-4762-ac6a-8929a32614b9","http://www.mendeley.com/documents/?uuid=f2ebb7fd-7e6e-4f8b-a474-1f39fd973d96"]}],"mendeley":{"formattedCitation":"(Al Haraqi &amp; Ningsih, 2017; Melis, 2014; Pebruary, 2016)","plainTextFormattedCitation":"(Al Haraqi &amp; Ningsih, 2017; Melis, 2014; Pebruary, 2016)","previouslyFormattedCitation":"(Al Haraqi &amp; Ningsih, 2017; Melis, 2014; Pebruary, 2016)"},"properties":{"noteIndex":0},"schema":"https://github.com/citation-style-language/schema/raw/master/csl-citation.json"}</w:instrText>
      </w:r>
      <w:r w:rsidR="00683DB6" w:rsidRPr="00CA7515">
        <w:rPr>
          <w:rFonts w:ascii="Times New Roman" w:hAnsi="Times New Roman" w:cs="Times New Roman"/>
          <w:sz w:val="24"/>
          <w:szCs w:val="24"/>
        </w:rPr>
        <w:fldChar w:fldCharType="separate"/>
      </w:r>
      <w:r w:rsidR="00AF632E" w:rsidRPr="00CA7515">
        <w:rPr>
          <w:rFonts w:ascii="Times New Roman" w:hAnsi="Times New Roman" w:cs="Times New Roman"/>
          <w:noProof/>
          <w:sz w:val="24"/>
          <w:szCs w:val="24"/>
        </w:rPr>
        <w:t>(Al Haraqi &amp; Ningsih, 2017; Melis, 2014; Pebruary, 2016)</w:t>
      </w:r>
      <w:r w:rsidR="00683DB6" w:rsidRPr="00CA7515">
        <w:rPr>
          <w:rFonts w:ascii="Times New Roman" w:hAnsi="Times New Roman" w:cs="Times New Roman"/>
          <w:sz w:val="24"/>
          <w:szCs w:val="24"/>
        </w:rPr>
        <w:fldChar w:fldCharType="end"/>
      </w:r>
      <w:r w:rsidR="004D7D1B" w:rsidRPr="00CA7515">
        <w:rPr>
          <w:rFonts w:ascii="Times New Roman" w:hAnsi="Times New Roman" w:cs="Times New Roman"/>
          <w:sz w:val="24"/>
          <w:szCs w:val="24"/>
        </w:rPr>
        <w:t xml:space="preserve">,  faktor eksternal yaitu makro ekonomi dan jenis industri </w:t>
      </w:r>
      <w:r w:rsidR="00683DB6" w:rsidRPr="00CA7515">
        <w:rPr>
          <w:rFonts w:ascii="Times New Roman" w:hAnsi="Times New Roman" w:cs="Times New Roman"/>
          <w:sz w:val="24"/>
          <w:szCs w:val="24"/>
        </w:rPr>
        <w:fldChar w:fldCharType="begin" w:fldLock="1"/>
      </w:r>
      <w:r w:rsidR="001D0CB3" w:rsidRPr="00CA7515">
        <w:rPr>
          <w:rFonts w:ascii="Times New Roman" w:hAnsi="Times New Roman" w:cs="Times New Roman"/>
          <w:sz w:val="24"/>
          <w:szCs w:val="24"/>
        </w:rPr>
        <w:instrText>ADDIN CSL_CITATION {"citationItems":[{"id":"ITEM-1","itemData":{"author":[{"dropping-particle":"","family":"Arundina","given":"T.","non-dropping-particle":"","parse-names":false,"suffix":""},{"dropping-particle":"","family":"Kartiwi","given":"M.","non-dropping-particle":"","parse-names":false,"suffix":""},{"dropping-particle":"","family":"Omar","given":"M. A.","non-dropping-particle":"","parse-names":false,"suffix":""}],"id":"ITEM-1","issued":{"date-parts":[["2016"]]},"number-of-pages":"211-241","publisher":"Palgrave Macmillan","publisher-place":"London","title":"Artificial Intelligence for Islamic Sukuk Rating Predictions. In Artificial Intelligence in Financial Markets","type":"book"},"uris":["http://www.mendeley.com/documents/?uuid=2b4ea0cf-dff6-4f59-a270-ce451af2d8d5","http://www.mendeley.com/documents/?uuid=7584620c-65a6-4ce4-8f82-8026a1fa7897"]}],"mendeley":{"formattedCitation":"(Arundina et al., 2016)","plainTextFormattedCitation":"(Arundina et al., 2016)","previouslyFormattedCitation":"(Arundina et al., 2016)"},"properties":{"noteIndex":0},"schema":"https://github.com/citation-style-language/schema/raw/master/csl-citation.json"}</w:instrText>
      </w:r>
      <w:r w:rsidR="00683DB6" w:rsidRPr="00CA7515">
        <w:rPr>
          <w:rFonts w:ascii="Times New Roman" w:hAnsi="Times New Roman" w:cs="Times New Roman"/>
          <w:sz w:val="24"/>
          <w:szCs w:val="24"/>
        </w:rPr>
        <w:fldChar w:fldCharType="separate"/>
      </w:r>
      <w:r w:rsidR="00641365" w:rsidRPr="00CA7515">
        <w:rPr>
          <w:rFonts w:ascii="Times New Roman" w:hAnsi="Times New Roman" w:cs="Times New Roman"/>
          <w:noProof/>
          <w:sz w:val="24"/>
          <w:szCs w:val="24"/>
        </w:rPr>
        <w:t>(Arundina et al., 2016)</w:t>
      </w:r>
      <w:r w:rsidR="00683DB6" w:rsidRPr="00CA7515">
        <w:rPr>
          <w:rFonts w:ascii="Times New Roman" w:hAnsi="Times New Roman" w:cs="Times New Roman"/>
          <w:sz w:val="24"/>
          <w:szCs w:val="24"/>
        </w:rPr>
        <w:fldChar w:fldCharType="end"/>
      </w:r>
      <w:r w:rsidR="004D7D1B" w:rsidRPr="00CA7515">
        <w:rPr>
          <w:rStyle w:val="fontstyle01"/>
          <w:rFonts w:ascii="Times New Roman" w:hAnsi="Times New Roman" w:cs="Times New Roman"/>
          <w:sz w:val="24"/>
          <w:szCs w:val="24"/>
        </w:rPr>
        <w:t xml:space="preserve">, termasuk dewan direksi </w:t>
      </w:r>
      <w:r w:rsidR="00683DB6" w:rsidRPr="00CA7515">
        <w:rPr>
          <w:rStyle w:val="fontstyle01"/>
          <w:rFonts w:ascii="Times New Roman" w:hAnsi="Times New Roman" w:cs="Times New Roman"/>
          <w:sz w:val="24"/>
          <w:szCs w:val="24"/>
        </w:rPr>
        <w:fldChar w:fldCharType="begin" w:fldLock="1"/>
      </w:r>
      <w:r w:rsidR="001D0CB3" w:rsidRPr="00CA7515">
        <w:rPr>
          <w:rStyle w:val="fontstyle01"/>
          <w:rFonts w:ascii="Times New Roman" w:hAnsi="Times New Roman" w:cs="Times New Roman"/>
          <w:sz w:val="24"/>
          <w:szCs w:val="24"/>
        </w:rPr>
        <w:instrText>ADDIN CSL_CITATION {"citationItems":[{"id":"ITEM-1","itemData":{"author":[{"dropping-particle":"","family":"Elhaj","given":"M. A.","non-dropping-particle":"","parse-names":false,"suffix":""},{"dropping-particle":"","family":"Muhamed","given":"N. A.","non-dropping-particle":"","parse-names":false,"suffix":""},{"dropping-particle":"","family":"Ramli","given":"N. M","non-dropping-particle":"","parse-names":false,"suffix":""}],"container-title":"Journal of Islamic and Middle Eastern Finance and Management","id":"ITEM-1","issue":"2","issued":{"date-parts":[["2018"]]},"page":"312-330","title":"The effects of board attributes on Sukuk rating. International","type":"article-journal","volume":"11"},"uris":["http://www.mendeley.com/documents/?uuid=e13dd4e2-eb6f-447b-b6e2-296953ec86e3","http://www.mendeley.com/documents/?uuid=e82a53a5-dcec-4934-9204-7662f6c20031"]}],"mendeley":{"formattedCitation":"(M. A. Elhaj et al., 2018)","plainTextFormattedCitation":"(M. A. Elhaj et al., 2018)","previouslyFormattedCitation":"(M. A. Elhaj et al., 2018)"},"properties":{"noteIndex":0},"schema":"https://github.com/citation-style-language/schema/raw/master/csl-citation.json"}</w:instrText>
      </w:r>
      <w:r w:rsidR="00683DB6" w:rsidRPr="00CA7515">
        <w:rPr>
          <w:rStyle w:val="fontstyle01"/>
          <w:rFonts w:ascii="Times New Roman" w:hAnsi="Times New Roman" w:cs="Times New Roman"/>
          <w:sz w:val="24"/>
          <w:szCs w:val="24"/>
        </w:rPr>
        <w:fldChar w:fldCharType="separate"/>
      </w:r>
      <w:r w:rsidR="00641365" w:rsidRPr="00CA7515">
        <w:rPr>
          <w:rStyle w:val="fontstyle01"/>
          <w:rFonts w:ascii="Times New Roman" w:hAnsi="Times New Roman" w:cs="Times New Roman"/>
          <w:noProof/>
          <w:sz w:val="24"/>
          <w:szCs w:val="24"/>
        </w:rPr>
        <w:t>(M. A. Elhaj et al., 2018)</w:t>
      </w:r>
      <w:r w:rsidR="00683DB6" w:rsidRPr="00CA7515">
        <w:rPr>
          <w:rStyle w:val="fontstyle01"/>
          <w:rFonts w:ascii="Times New Roman" w:hAnsi="Times New Roman" w:cs="Times New Roman"/>
          <w:sz w:val="24"/>
          <w:szCs w:val="24"/>
        </w:rPr>
        <w:fldChar w:fldCharType="end"/>
      </w:r>
      <w:r w:rsidR="004D7D1B" w:rsidRPr="00CA7515">
        <w:rPr>
          <w:rFonts w:ascii="Times New Roman" w:hAnsi="Times New Roman" w:cs="Times New Roman"/>
          <w:sz w:val="24"/>
          <w:szCs w:val="24"/>
        </w:rPr>
        <w:t xml:space="preserve">  dan keakuntabelan dalam penyajian laporan keuangan</w:t>
      </w:r>
      <w:r w:rsidR="00641365" w:rsidRPr="00CA7515">
        <w:rPr>
          <w:rFonts w:ascii="Times New Roman" w:hAnsi="Times New Roman" w:cs="Times New Roman"/>
          <w:sz w:val="24"/>
          <w:szCs w:val="24"/>
        </w:rPr>
        <w:t xml:space="preserve"> </w:t>
      </w:r>
      <w:r w:rsidR="00683DB6" w:rsidRPr="00CA7515">
        <w:rPr>
          <w:rFonts w:ascii="Times New Roman" w:hAnsi="Times New Roman" w:cs="Times New Roman"/>
          <w:sz w:val="24"/>
          <w:szCs w:val="24"/>
        </w:rPr>
        <w:fldChar w:fldCharType="begin" w:fldLock="1"/>
      </w:r>
      <w:r w:rsidR="001D0CB3" w:rsidRPr="00CA7515">
        <w:rPr>
          <w:rFonts w:ascii="Times New Roman" w:hAnsi="Times New Roman" w:cs="Times New Roman"/>
          <w:sz w:val="24"/>
          <w:szCs w:val="24"/>
        </w:rPr>
        <w:instrText>ADDIN CSL_CITATION {"citationItems":[{"id":"ITEM-1","itemData":{"author":[{"dropping-particle":"","family":"Qizam","given":"I.","non-dropping-particle":"","parse-names":false,"suffix":""},{"dropping-particle":"","family":"Fong","given":"M.","non-dropping-particle":"","parse-names":false,"suffix":""}],"container-title":"Borsa Istanbul Review","id":"ITEM-1","issue":"3","issued":{"date-parts":[["2019"]]},"page":"228-248","title":"Developing financial disclosure quality in sukuk and bond market: Evidence from Indonesia, Malaysia, and Australia","type":"article-journal","volume":"19"},"uris":["http://www.mendeley.com/documents/?uuid=248690dc-142f-407e-a956-c3cbbc03d83d","http://www.mendeley.com/documents/?uuid=e54f80a2-0a19-46a7-9288-0172e7d61ba0"]}],"mendeley":{"formattedCitation":"(Qizam &amp; Fong, 2019)","plainTextFormattedCitation":"(Qizam &amp; Fong, 2019)","previouslyFormattedCitation":"(Qizam &amp; Fong, 2019)"},"properties":{"noteIndex":0},"schema":"https://github.com/citation-style-language/schema/raw/master/csl-citation.json"}</w:instrText>
      </w:r>
      <w:r w:rsidR="00683DB6" w:rsidRPr="00CA7515">
        <w:rPr>
          <w:rFonts w:ascii="Times New Roman" w:hAnsi="Times New Roman" w:cs="Times New Roman"/>
          <w:sz w:val="24"/>
          <w:szCs w:val="24"/>
        </w:rPr>
        <w:fldChar w:fldCharType="separate"/>
      </w:r>
      <w:r w:rsidR="00641365" w:rsidRPr="00CA7515">
        <w:rPr>
          <w:rFonts w:ascii="Times New Roman" w:hAnsi="Times New Roman" w:cs="Times New Roman"/>
          <w:noProof/>
          <w:sz w:val="24"/>
          <w:szCs w:val="24"/>
        </w:rPr>
        <w:t>(Qizam &amp; Fong, 2019)</w:t>
      </w:r>
      <w:r w:rsidR="00683DB6" w:rsidRPr="00CA7515">
        <w:rPr>
          <w:rFonts w:ascii="Times New Roman" w:hAnsi="Times New Roman" w:cs="Times New Roman"/>
          <w:sz w:val="24"/>
          <w:szCs w:val="24"/>
        </w:rPr>
        <w:fldChar w:fldCharType="end"/>
      </w:r>
      <w:r w:rsidR="00E6075A" w:rsidRPr="00CA7515">
        <w:rPr>
          <w:rStyle w:val="fontstyle01"/>
          <w:rFonts w:ascii="Times New Roman" w:hAnsi="Times New Roman" w:cs="Times New Roman"/>
          <w:sz w:val="24"/>
          <w:szCs w:val="24"/>
        </w:rPr>
        <w:t>.</w:t>
      </w:r>
    </w:p>
    <w:p w:rsidR="00200C3B" w:rsidRPr="00CA7515" w:rsidRDefault="00200C3B" w:rsidP="00F1602D">
      <w:pPr>
        <w:spacing w:after="0" w:line="360" w:lineRule="auto"/>
        <w:jc w:val="both"/>
        <w:rPr>
          <w:rFonts w:ascii="Times New Roman" w:hAnsi="Times New Roman" w:cs="Times New Roman"/>
          <w:color w:val="000000"/>
          <w:sz w:val="24"/>
          <w:szCs w:val="24"/>
        </w:rPr>
      </w:pPr>
      <w:r w:rsidRPr="00CA7515">
        <w:rPr>
          <w:rFonts w:ascii="Times New Roman" w:hAnsi="Times New Roman" w:cs="Times New Roman"/>
          <w:color w:val="000000"/>
          <w:sz w:val="24"/>
          <w:szCs w:val="24"/>
        </w:rPr>
        <w:t>Kajian literatur dan empiris terkait faktor yang dapat memberi pengaruh terhadap pemeringkatan telah dilakukan oleh beberapa peneliti namun hasil yang diberikan menunjukkan bahwa terjadi ketidakkonsistenan kesimpulan</w:t>
      </w:r>
      <w:r w:rsidR="00B36732" w:rsidRPr="00CA7515">
        <w:rPr>
          <w:rFonts w:ascii="Times New Roman" w:hAnsi="Times New Roman" w:cs="Times New Roman"/>
          <w:color w:val="000000"/>
          <w:sz w:val="24"/>
          <w:szCs w:val="24"/>
        </w:rPr>
        <w:t xml:space="preserve">, diantara peneliti tersebut yaitu </w:t>
      </w:r>
      <w:r w:rsidR="00683DB6" w:rsidRPr="00CA7515">
        <w:rPr>
          <w:rFonts w:ascii="Times New Roman" w:hAnsi="Times New Roman" w:cs="Times New Roman"/>
          <w:color w:val="000000"/>
          <w:sz w:val="24"/>
          <w:szCs w:val="24"/>
        </w:rPr>
        <w:fldChar w:fldCharType="begin" w:fldLock="1"/>
      </w:r>
      <w:r w:rsidR="001D0CB3" w:rsidRPr="00CA7515">
        <w:rPr>
          <w:rFonts w:ascii="Times New Roman" w:hAnsi="Times New Roman" w:cs="Times New Roman"/>
          <w:color w:val="000000"/>
          <w:sz w:val="24"/>
          <w:szCs w:val="24"/>
        </w:rPr>
        <w:instrText>ADDIN CSL_CITATION {"citationItems":[{"id":"ITEM-1","itemData":{"author":[{"dropping-particle":"","family":"Nurfa'izah","given":"","non-dropping-particle":"","parse-names":false,"suffix":""},{"dropping-particle":"","family":"Kaukab","given":"M. Elfan","non-dropping-particle":"","parse-names":false,"suffix":""},{"dropping-particle":"","family":"Efendi","given":"Bahtiar","non-dropping-particle":"","parse-names":false,"suffix":""}],"container-title":"Manarul Qur’an:Jurnal Ilmiah Studi Islam","id":"ITEM-1","issue":"1","issued":{"date-parts":[["2020"]]},"page":"20-34","title":"PERATINGAN SUKUK Nurfa ’ izah , M . Elfan Kaukab , Bahtiar Efendi","type":"article-journal","volume":"20"},"uris":["http://www.mendeley.com/documents/?uuid=30e08c54-913b-4760-b6ad-0813d3bd8b1b","http://www.mendeley.com/documents/?uuid=9441e874-9605-4379-8dfc-6aa64d73a9ff"]}],"mendeley":{"formattedCitation":"(Nurfa’izah et al., 2020)","plainTextFormattedCitation":"(Nurfa’izah et al., 2020)","previouslyFormattedCitation":"(Nurfa’izah et al., 2020)"},"properties":{"noteIndex":0},"schema":"https://github.com/citation-style-language/schema/raw/master/csl-citation.json"}</w:instrText>
      </w:r>
      <w:r w:rsidR="00683DB6" w:rsidRPr="00CA7515">
        <w:rPr>
          <w:rFonts w:ascii="Times New Roman" w:hAnsi="Times New Roman" w:cs="Times New Roman"/>
          <w:color w:val="000000"/>
          <w:sz w:val="24"/>
          <w:szCs w:val="24"/>
        </w:rPr>
        <w:fldChar w:fldCharType="separate"/>
      </w:r>
      <w:r w:rsidR="00070E69" w:rsidRPr="00CA7515">
        <w:rPr>
          <w:rFonts w:ascii="Times New Roman" w:hAnsi="Times New Roman" w:cs="Times New Roman"/>
          <w:noProof/>
          <w:color w:val="000000"/>
          <w:sz w:val="24"/>
          <w:szCs w:val="24"/>
        </w:rPr>
        <w:t>(Nurfa’izah et al., 2020)</w:t>
      </w:r>
      <w:r w:rsidR="00683DB6" w:rsidRPr="00CA7515">
        <w:rPr>
          <w:rFonts w:ascii="Times New Roman" w:hAnsi="Times New Roman" w:cs="Times New Roman"/>
          <w:color w:val="000000"/>
          <w:sz w:val="24"/>
          <w:szCs w:val="24"/>
        </w:rPr>
        <w:fldChar w:fldCharType="end"/>
      </w:r>
      <w:r w:rsidR="00070E69" w:rsidRPr="00CA7515">
        <w:rPr>
          <w:rFonts w:ascii="Times New Roman" w:hAnsi="Times New Roman" w:cs="Times New Roman"/>
          <w:color w:val="000000"/>
          <w:sz w:val="24"/>
          <w:szCs w:val="24"/>
        </w:rPr>
        <w:t xml:space="preserve"> </w:t>
      </w:r>
      <w:r w:rsidR="00A87DE1" w:rsidRPr="00CA7515">
        <w:rPr>
          <w:rFonts w:ascii="Times New Roman" w:hAnsi="Times New Roman" w:cs="Times New Roman"/>
          <w:color w:val="000000"/>
          <w:sz w:val="24"/>
          <w:szCs w:val="24"/>
        </w:rPr>
        <w:t xml:space="preserve">menyatakan bahwa profitabilitas, leverage, secure, dan ukuran perushaan memberi pengaruh terhadap pemeringkatan sukuk, sedangkan </w:t>
      </w:r>
      <w:r w:rsidR="002638A6" w:rsidRPr="00CA7515">
        <w:rPr>
          <w:rFonts w:ascii="Times New Roman" w:hAnsi="Times New Roman" w:cs="Times New Roman"/>
          <w:color w:val="000000"/>
          <w:sz w:val="24"/>
          <w:szCs w:val="24"/>
        </w:rPr>
        <w:t xml:space="preserve">hasil yang berbeda dilakukan oleh </w:t>
      </w:r>
      <w:r w:rsidR="00683DB6" w:rsidRPr="00CA7515">
        <w:rPr>
          <w:rFonts w:ascii="Times New Roman" w:hAnsi="Times New Roman" w:cs="Times New Roman"/>
          <w:color w:val="000000"/>
          <w:sz w:val="24"/>
          <w:szCs w:val="24"/>
        </w:rPr>
        <w:fldChar w:fldCharType="begin" w:fldLock="1"/>
      </w:r>
      <w:r w:rsidR="001D0CB3" w:rsidRPr="00CA7515">
        <w:rPr>
          <w:rFonts w:ascii="Times New Roman" w:hAnsi="Times New Roman" w:cs="Times New Roman"/>
          <w:color w:val="000000"/>
          <w:sz w:val="24"/>
          <w:szCs w:val="24"/>
        </w:rPr>
        <w:instrText>ADDIN CSL_CITATION {"citationItems":[{"id":"ITEM-1","itemData":{"DOI":"10.21111/iej.v6i1.4451","ISSN":"2460-1896","author":[{"dropping-particle":"","family":"Rofi","given":"Andika Taftiyanur","non-dropping-particle":"","parse-names":false,"suffix":""}],"container-title":"Islamic Economics Journal","id":"ITEM-1","issue":"1","issued":{"date-parts":[["2020"]]},"page":"1-26","title":"Pengaruh Total Assets Dan Total Assets Turnover Terhadap Rating Sukuk Dengan Return On Assets Sebagai Variabel Intervening Studi Pada Sukuk Korporasi Di Indonesia Tahun 2016-2018","type":"article-journal","volume":"6"},"uris":["http://www.mendeley.com/documents/?uuid=a82c0444-d86b-47a6-8610-25406b993a3a","http://www.mendeley.com/documents/?uuid=b72836d8-b865-495a-83f6-48a21dfa7bb3"]}],"mendeley":{"formattedCitation":"(Rofi, 2020)","plainTextFormattedCitation":"(Rofi, 2020)","previouslyFormattedCitation":"(Rofi, 2020)"},"properties":{"noteIndex":0},"schema":"https://github.com/citation-style-language/schema/raw/master/csl-citation.json"}</w:instrText>
      </w:r>
      <w:r w:rsidR="00683DB6" w:rsidRPr="00CA7515">
        <w:rPr>
          <w:rFonts w:ascii="Times New Roman" w:hAnsi="Times New Roman" w:cs="Times New Roman"/>
          <w:color w:val="000000"/>
          <w:sz w:val="24"/>
          <w:szCs w:val="24"/>
        </w:rPr>
        <w:fldChar w:fldCharType="separate"/>
      </w:r>
      <w:r w:rsidR="00070E69" w:rsidRPr="00CA7515">
        <w:rPr>
          <w:rFonts w:ascii="Times New Roman" w:hAnsi="Times New Roman" w:cs="Times New Roman"/>
          <w:noProof/>
          <w:color w:val="000000"/>
          <w:sz w:val="24"/>
          <w:szCs w:val="24"/>
        </w:rPr>
        <w:t>(Rofi, 2020)</w:t>
      </w:r>
      <w:r w:rsidR="00683DB6" w:rsidRPr="00CA7515">
        <w:rPr>
          <w:rFonts w:ascii="Times New Roman" w:hAnsi="Times New Roman" w:cs="Times New Roman"/>
          <w:color w:val="000000"/>
          <w:sz w:val="24"/>
          <w:szCs w:val="24"/>
        </w:rPr>
        <w:fldChar w:fldCharType="end"/>
      </w:r>
      <w:r w:rsidR="00070E69" w:rsidRPr="00CA7515">
        <w:rPr>
          <w:rFonts w:ascii="Times New Roman" w:hAnsi="Times New Roman" w:cs="Times New Roman"/>
          <w:color w:val="000000"/>
          <w:sz w:val="24"/>
          <w:szCs w:val="24"/>
        </w:rPr>
        <w:t xml:space="preserve"> </w:t>
      </w:r>
      <w:r w:rsidR="008E061F" w:rsidRPr="00CA7515">
        <w:rPr>
          <w:rFonts w:ascii="Times New Roman" w:hAnsi="Times New Roman" w:cs="Times New Roman"/>
          <w:color w:val="000000"/>
          <w:sz w:val="24"/>
          <w:szCs w:val="24"/>
        </w:rPr>
        <w:t>yang memberi hasil bahwa total aset dan profitabilitas memberi pengaruh secara positif dan signifikan sedangkan produktivitas emiten tidak memberi pengaruh pada pemeringkatan sukuk.</w:t>
      </w:r>
      <w:r w:rsidR="00B316E2" w:rsidRPr="00CA7515">
        <w:rPr>
          <w:rFonts w:ascii="Times New Roman" w:hAnsi="Times New Roman" w:cs="Times New Roman"/>
          <w:color w:val="000000"/>
          <w:sz w:val="24"/>
          <w:szCs w:val="24"/>
        </w:rPr>
        <w:t xml:space="preserve"> Begitupun pada penelitian </w:t>
      </w:r>
      <w:r w:rsidR="00683DB6" w:rsidRPr="00CA7515">
        <w:rPr>
          <w:rFonts w:ascii="Times New Roman" w:hAnsi="Times New Roman" w:cs="Times New Roman"/>
          <w:color w:val="000000"/>
          <w:sz w:val="24"/>
          <w:szCs w:val="24"/>
        </w:rPr>
        <w:fldChar w:fldCharType="begin" w:fldLock="1"/>
      </w:r>
      <w:r w:rsidR="001D0CB3" w:rsidRPr="00CA7515">
        <w:rPr>
          <w:rFonts w:ascii="Times New Roman" w:hAnsi="Times New Roman" w:cs="Times New Roman"/>
          <w:color w:val="000000"/>
          <w:sz w:val="24"/>
          <w:szCs w:val="24"/>
        </w:rPr>
        <w:instrText>ADDIN CSL_CITATION {"citationItems":[{"id":"ITEM-1","itemData":{"DOI":"10.21043/aktsar.v3i1.7629","ISSN":"2622-2345","abstract":"The purpose of this research is to test the influence of profitability, solvability, liquidity, and growth to the Sharia bond’s rating which are listed in the Indonesia Stock Exchange and rated by PT Pefindo. The population of this research is non-financial companies that are listed in Indonesia Stock Exchange. The sampling of this research selected by purposive sampling. The method is a quantitative method. The data analysis technique is ordinal logistic regression using SPSS 23. The result shows that the profitability ratio has a significant positive influence on the rate of Sharia bond’s rating and liquidity ratio has a significant negative influence. While solvability and growth ratio don’t have any influence on the Sharia bond rating.","author":[{"dropping-particle":"","family":"Fitriani","given":"Pradini Rifki","non-dropping-particle":"","parse-names":false,"suffix":""},{"dropping-particle":"","family":"Andriyanto","given":"Irsad","non-dropping-particle":"","parse-names":false,"suffix":""},{"dropping-particle":"","family":"Ridwan","given":"Murtadho","non-dropping-particle":"","parse-names":false,"suffix":""}],"container-title":"AKTSAR: Jurnal Akuntansi Syariah","id":"ITEM-1","issue":"1","issued":{"date-parts":[["2020"]]},"page":"103-118","title":"Pengaruh Rasio Keuangan dan Pertumbuhan Perusahaan Terhadap Peringkat Obligasi Syariah","type":"article-journal","volume":"3"},"uris":["http://www.mendeley.com/documents/?uuid=a07a2bd1-3bc9-40d2-89bc-b8bf38af5178","http://www.mendeley.com/documents/?uuid=c0dfd949-86f2-4cdb-8e44-6244140754f7"]}],"mendeley":{"formattedCitation":"(Fitriani et al., 2020)","plainTextFormattedCitation":"(Fitriani et al., 2020)","previouslyFormattedCitation":"(Fitriani et al., 2020)"},"properties":{"noteIndex":0},"schema":"https://github.com/citation-style-language/schema/raw/master/csl-citation.json"}</w:instrText>
      </w:r>
      <w:r w:rsidR="00683DB6" w:rsidRPr="00CA7515">
        <w:rPr>
          <w:rFonts w:ascii="Times New Roman" w:hAnsi="Times New Roman" w:cs="Times New Roman"/>
          <w:color w:val="000000"/>
          <w:sz w:val="24"/>
          <w:szCs w:val="24"/>
        </w:rPr>
        <w:fldChar w:fldCharType="separate"/>
      </w:r>
      <w:r w:rsidR="00070E69" w:rsidRPr="00CA7515">
        <w:rPr>
          <w:rFonts w:ascii="Times New Roman" w:hAnsi="Times New Roman" w:cs="Times New Roman"/>
          <w:noProof/>
          <w:color w:val="000000"/>
          <w:sz w:val="24"/>
          <w:szCs w:val="24"/>
        </w:rPr>
        <w:t>(Fitriani et al., 2020)</w:t>
      </w:r>
      <w:r w:rsidR="00683DB6" w:rsidRPr="00CA7515">
        <w:rPr>
          <w:rFonts w:ascii="Times New Roman" w:hAnsi="Times New Roman" w:cs="Times New Roman"/>
          <w:color w:val="000000"/>
          <w:sz w:val="24"/>
          <w:szCs w:val="24"/>
        </w:rPr>
        <w:fldChar w:fldCharType="end"/>
      </w:r>
      <w:r w:rsidR="00070E69" w:rsidRPr="00CA7515">
        <w:rPr>
          <w:rFonts w:ascii="Times New Roman" w:hAnsi="Times New Roman" w:cs="Times New Roman"/>
          <w:color w:val="000000"/>
          <w:sz w:val="24"/>
          <w:szCs w:val="24"/>
        </w:rPr>
        <w:t xml:space="preserve"> </w:t>
      </w:r>
      <w:r w:rsidR="00B316E2" w:rsidRPr="00CA7515">
        <w:rPr>
          <w:rFonts w:ascii="Times New Roman" w:hAnsi="Times New Roman" w:cs="Times New Roman"/>
          <w:color w:val="000000"/>
          <w:sz w:val="24"/>
          <w:szCs w:val="24"/>
        </w:rPr>
        <w:t>yang memberi kesimpulan bahwa hanya profitabilitas yang memberi pengaruh terhadap rating sukuk, adapun likuiditas pengaruhnya justru negatif dan solvabilitas serta pertumbuhan perusahaan tidak memberi pengaruh terhadap rating sukuk.</w:t>
      </w:r>
      <w:r w:rsidR="00EC51E3" w:rsidRPr="00CA7515">
        <w:rPr>
          <w:rFonts w:ascii="Times New Roman" w:hAnsi="Times New Roman" w:cs="Times New Roman"/>
          <w:color w:val="000000"/>
          <w:sz w:val="24"/>
          <w:szCs w:val="24"/>
        </w:rPr>
        <w:t xml:space="preserve"> Hasil kontradiksi juga di berikan oleh </w:t>
      </w:r>
      <w:r w:rsidR="00683DB6" w:rsidRPr="00CA7515">
        <w:rPr>
          <w:rFonts w:ascii="Times New Roman" w:hAnsi="Times New Roman" w:cs="Times New Roman"/>
          <w:color w:val="000000"/>
          <w:sz w:val="24"/>
          <w:szCs w:val="24"/>
        </w:rPr>
        <w:fldChar w:fldCharType="begin" w:fldLock="1"/>
      </w:r>
      <w:r w:rsidR="001D0CB3" w:rsidRPr="00CA7515">
        <w:rPr>
          <w:rFonts w:ascii="Times New Roman" w:hAnsi="Times New Roman" w:cs="Times New Roman"/>
          <w:color w:val="000000"/>
          <w:sz w:val="24"/>
          <w:szCs w:val="24"/>
        </w:rPr>
        <w:instrText>ADDIN CSL_CITATION {"citationItems":[{"id":"ITEM-1","itemData":{"DOI":"10.20473/vol7iss20209pp1786-1803","ISSN":"2407-1935","abstract":"ABSTRAKPenelitian ini bertujuan untuk mengetahui pengaruh ukuran perusahaan, likuiditas, leverage, profitabilitas, corporate governance, dan jenis sukuk terhadap rating sukuk korporasi di Indonesia rating sukuk di peringkat oleh PT. Pemeringkat Efek Indonesia (PEFINDO). Total sampel yang digunakan sebanyak 115 sampel sukuk yang masih beredar pada periode 2014-2018. Penelitian menggunakan pendekatan kuantitatif dengan teknik analisis regresi logistik ordinal. Hasil pengujian model statistik regresi logistik ordinal menemukan bahwa variabel yang berpengaruh terhadap tinggi rendahnya probabilitas rating sukuk korporasi di Indonesia meliputi ukuran perusahaan, likuiditas, corporate governance, dan jenis sukuk. Leverage, Profitabilitas dan jenis sukuk mudharabah tidak berpengaruh secara signifikan terhadap probabilitas tinggi rendahnya rating sukuk korporasi.Kata Kunci: Sukuk, Rating, Regresi Logistik Ordinal ABSTRACTThis paper aims to determine the effect of company size, liquidity, leverage, profitability, corporate governance, and types of sukuk to corporate sukuk ratings in Indonesia. Sukuk ratings rated by PT. Pemeringkat Efek Indonesia (PEFINDO). The total sample used is 115 samples of sukuk that still circulating in the period 2014-2018. This study uses a quantitative approach with ordinal logistic regression. The results of the ordinal logistic regression test found that variables that influence the probability of high and low corporate sukuk ratings in Indonesia are company size, liquidity, corporate governance and types of sukuk. Leverage, profitability, mudharabah sukuk are factors that have no significant effect on the probability of high and low corporates sukuk ratings. Keywords: Sukuk, Rating, Ordinal Logistic Regression","author":[{"dropping-particle":"","family":"Rukmana","given":"Ayu Dwi","non-dropping-particle":"","parse-names":false,"suffix":""},{"dropping-particle":"","family":"Laila","given":"Nisful","non-dropping-particle":"","parse-names":false,"suffix":""}],"container-title":"Jurnal Ekonomi Syariah Teori dan Terapan","id":"ITEM-1","issue":"9","issued":{"date-parts":[["2020"]]},"page":"1786-1803","title":"Pengaruh Ukuran Perusahaan, Likuiditas, Leverage, Profitabilitas, Corporate Governance, Dan Jenis Sukuk Terhadap Rating Sukuk Korporasi Di Indonesia","type":"article-journal","volume":"7"},"uris":["http://www.mendeley.com/documents/?uuid=2d1af797-35cc-4789-b40f-1321703f9430","http://www.mendeley.com/documents/?uuid=afe23d87-0ff0-49bc-9cc7-570793156fc5"]}],"mendeley":{"formattedCitation":"(Rukmana &amp; Laila, 2020)","plainTextFormattedCitation":"(Rukmana &amp; Laila, 2020)","previouslyFormattedCitation":"(Rukmana &amp; Laila, 2020)"},"properties":{"noteIndex":0},"schema":"https://github.com/citation-style-language/schema/raw/master/csl-citation.json"}</w:instrText>
      </w:r>
      <w:r w:rsidR="00683DB6" w:rsidRPr="00CA7515">
        <w:rPr>
          <w:rFonts w:ascii="Times New Roman" w:hAnsi="Times New Roman" w:cs="Times New Roman"/>
          <w:color w:val="000000"/>
          <w:sz w:val="24"/>
          <w:szCs w:val="24"/>
        </w:rPr>
        <w:fldChar w:fldCharType="separate"/>
      </w:r>
      <w:r w:rsidR="00070E69" w:rsidRPr="00CA7515">
        <w:rPr>
          <w:rFonts w:ascii="Times New Roman" w:hAnsi="Times New Roman" w:cs="Times New Roman"/>
          <w:noProof/>
          <w:color w:val="000000"/>
          <w:sz w:val="24"/>
          <w:szCs w:val="24"/>
        </w:rPr>
        <w:t>(Rukmana &amp; Laila, 2020)</w:t>
      </w:r>
      <w:r w:rsidR="00683DB6" w:rsidRPr="00CA7515">
        <w:rPr>
          <w:rFonts w:ascii="Times New Roman" w:hAnsi="Times New Roman" w:cs="Times New Roman"/>
          <w:color w:val="000000"/>
          <w:sz w:val="24"/>
          <w:szCs w:val="24"/>
        </w:rPr>
        <w:fldChar w:fldCharType="end"/>
      </w:r>
      <w:r w:rsidR="00070E69" w:rsidRPr="00CA7515">
        <w:rPr>
          <w:rFonts w:ascii="Times New Roman" w:hAnsi="Times New Roman" w:cs="Times New Roman"/>
          <w:color w:val="000000"/>
          <w:sz w:val="24"/>
          <w:szCs w:val="24"/>
        </w:rPr>
        <w:t xml:space="preserve"> </w:t>
      </w:r>
      <w:r w:rsidR="005C3746" w:rsidRPr="00CA7515">
        <w:rPr>
          <w:rFonts w:ascii="Times New Roman" w:hAnsi="Times New Roman" w:cs="Times New Roman"/>
          <w:color w:val="000000"/>
          <w:sz w:val="24"/>
          <w:szCs w:val="24"/>
        </w:rPr>
        <w:t xml:space="preserve">yang menunjukan bahwa Leverage, Profitabilitas dan jenis sukuk mudharabah tidak memberi pengaruh terhadap rating sukuk sedangkan </w:t>
      </w:r>
      <w:r w:rsidR="004D630B" w:rsidRPr="00CA7515">
        <w:rPr>
          <w:rFonts w:ascii="Times New Roman" w:hAnsi="Times New Roman" w:cs="Times New Roman"/>
          <w:color w:val="000000"/>
          <w:sz w:val="24"/>
          <w:szCs w:val="24"/>
        </w:rPr>
        <w:t>ukuran perusahaan, likuiditas, corporate governance, dan jenis sukuk justru memberi pengaruh terhadap probabilitas pemeringkatan sukuk.</w:t>
      </w:r>
    </w:p>
    <w:p w:rsidR="00B34C4B" w:rsidRPr="00CA7515" w:rsidRDefault="00B34C4B" w:rsidP="00F1602D">
      <w:pPr>
        <w:spacing w:after="0" w:line="360" w:lineRule="auto"/>
        <w:jc w:val="both"/>
        <w:rPr>
          <w:rFonts w:ascii="Times New Roman" w:hAnsi="Times New Roman" w:cs="Times New Roman"/>
          <w:color w:val="000000"/>
          <w:sz w:val="24"/>
          <w:szCs w:val="24"/>
        </w:rPr>
      </w:pPr>
      <w:r w:rsidRPr="00CA7515">
        <w:rPr>
          <w:rFonts w:ascii="Times New Roman" w:hAnsi="Times New Roman" w:cs="Times New Roman"/>
          <w:color w:val="000000"/>
          <w:sz w:val="24"/>
          <w:szCs w:val="24"/>
        </w:rPr>
        <w:t xml:space="preserve">Penelitian sejenis yang mengkaji perangkingan sukuk dilakukan oleh </w:t>
      </w:r>
      <w:r w:rsidR="00683DB6" w:rsidRPr="00CA7515">
        <w:rPr>
          <w:rFonts w:ascii="Times New Roman" w:hAnsi="Times New Roman" w:cs="Times New Roman"/>
          <w:color w:val="000000"/>
          <w:sz w:val="24"/>
          <w:szCs w:val="24"/>
        </w:rPr>
        <w:fldChar w:fldCharType="begin" w:fldLock="1"/>
      </w:r>
      <w:r w:rsidR="001D0CB3" w:rsidRPr="00CA7515">
        <w:rPr>
          <w:rFonts w:ascii="Times New Roman" w:hAnsi="Times New Roman" w:cs="Times New Roman"/>
          <w:color w:val="000000"/>
          <w:sz w:val="24"/>
          <w:szCs w:val="24"/>
        </w:rPr>
        <w:instrText>ADDIN CSL_CITATION {"citationItems":[{"id":"ITEM-1","itemData":{"DOI":"10.24127/jm.v14i1.443","ISSN":"1978-6573","abstract":"This study aims to examine the effects of profitability, liquidity, leverage, age of bondsand firmsize toward bond ratingin the financial sectors listed inIndonesia Stock Exchangeduring2015-2018using 86 samples chosen bypurposive sampling. Meanwhile, data analysis techniques used in this study were descriptive statistics,classic assumption tests, multiple linear regression analysisand hypothesis testing. The results of data analysis using regression analysis showed that profitability had not a significant negative effect on bond ratingin financial sectors, liquidity had a significant positive effect on bond ratings in financial sectors, leverage had a significant positive effect on bond rating in financial sectorand ageof bondhad a significant negative effect on bond ratingin financial sectors. While, firmsize had a significant negative effect on bond ratingin financial sectors.Keywords:Profitability, Liquidity, Leverage, Age of Bonds, FirmSize, Bond Rating","author":[{"dropping-particle":"","family":"Darmawan","given":"Akhmad","non-dropping-particle":"","parse-names":false,"suffix":""},{"dropping-particle":"","family":"Fayed","given":"Yudith Foran","non-dropping-particle":"Al","parse-names":false,"suffix":""},{"dropping-particle":"","family":"Bagis","given":"Fatmah","non-dropping-particle":"","parse-names":false,"suffix":""},{"dropping-particle":"","family":"Pratama","given":"Bima Cininttya","non-dropping-particle":"","parse-names":false,"suffix":""}],"container-title":"DERIVATIF: Jurnal Manajemen","id":"ITEM-1","issue":"1","issued":{"date-parts":[["2020"]]},"page":"99-114","title":"Pengaruh Profitabilitas, Likuiditas, Leverage, Umur Obligasi Dan Ukuran Perusahaan Terhadap Peringkat Obligasi Pada Sektor Keuangan Yang Terdapat Di Bei Tahun 2015-2018","type":"article-journal","volume":"14"},"uris":["http://www.mendeley.com/documents/?uuid=cd84f478-1e00-4aeb-a29c-4bc074da00f4","http://www.mendeley.com/documents/?uuid=faf36d78-cb75-467a-9c8b-1c2a8eba0786"]}],"mendeley":{"formattedCitation":"(Darmawan et al., 2020)","plainTextFormattedCitation":"(Darmawan et al., 2020)","previouslyFormattedCitation":"(Darmawan et al., 2020)"},"properties":{"noteIndex":0},"schema":"https://github.com/citation-style-language/schema/raw/master/csl-citation.json"}</w:instrText>
      </w:r>
      <w:r w:rsidR="00683DB6" w:rsidRPr="00CA7515">
        <w:rPr>
          <w:rFonts w:ascii="Times New Roman" w:hAnsi="Times New Roman" w:cs="Times New Roman"/>
          <w:color w:val="000000"/>
          <w:sz w:val="24"/>
          <w:szCs w:val="24"/>
        </w:rPr>
        <w:fldChar w:fldCharType="separate"/>
      </w:r>
      <w:r w:rsidR="002447B4" w:rsidRPr="00CA7515">
        <w:rPr>
          <w:rFonts w:ascii="Times New Roman" w:hAnsi="Times New Roman" w:cs="Times New Roman"/>
          <w:noProof/>
          <w:color w:val="000000"/>
          <w:sz w:val="24"/>
          <w:szCs w:val="24"/>
        </w:rPr>
        <w:t>(Darmawan et al., 2020)</w:t>
      </w:r>
      <w:r w:rsidR="00683DB6" w:rsidRPr="00CA7515">
        <w:rPr>
          <w:rFonts w:ascii="Times New Roman" w:hAnsi="Times New Roman" w:cs="Times New Roman"/>
          <w:color w:val="000000"/>
          <w:sz w:val="24"/>
          <w:szCs w:val="24"/>
        </w:rPr>
        <w:fldChar w:fldCharType="end"/>
      </w:r>
      <w:r w:rsidR="002447B4" w:rsidRPr="00CA7515">
        <w:rPr>
          <w:rFonts w:ascii="Times New Roman" w:hAnsi="Times New Roman" w:cs="Times New Roman"/>
          <w:color w:val="000000"/>
          <w:sz w:val="24"/>
          <w:szCs w:val="24"/>
        </w:rPr>
        <w:t xml:space="preserve"> </w:t>
      </w:r>
      <w:r w:rsidRPr="00CA7515">
        <w:rPr>
          <w:rFonts w:ascii="Times New Roman" w:hAnsi="Times New Roman" w:cs="Times New Roman"/>
          <w:color w:val="000000"/>
          <w:sz w:val="24"/>
          <w:szCs w:val="24"/>
        </w:rPr>
        <w:t>hanya ukuran perusahaan yang tidak memberi pengaruh terhadap rating sukuk sedangkan profitabilitas, likuiditas, leverage, dan umur obligasi berpengaruh.</w:t>
      </w:r>
      <w:r w:rsidR="00F1572F" w:rsidRPr="00CA7515">
        <w:rPr>
          <w:rFonts w:ascii="Times New Roman" w:hAnsi="Times New Roman" w:cs="Times New Roman"/>
          <w:color w:val="000000"/>
          <w:sz w:val="24"/>
          <w:szCs w:val="24"/>
        </w:rPr>
        <w:t xml:space="preserve"> sedangkan </w:t>
      </w:r>
      <w:r w:rsidR="00683DB6" w:rsidRPr="00CA7515">
        <w:rPr>
          <w:rFonts w:ascii="Times New Roman" w:hAnsi="Times New Roman" w:cs="Times New Roman"/>
          <w:color w:val="000000"/>
          <w:sz w:val="24"/>
          <w:szCs w:val="24"/>
        </w:rPr>
        <w:fldChar w:fldCharType="begin" w:fldLock="1"/>
      </w:r>
      <w:r w:rsidR="001D0CB3" w:rsidRPr="00CA7515">
        <w:rPr>
          <w:rFonts w:ascii="Times New Roman" w:hAnsi="Times New Roman" w:cs="Times New Roman"/>
          <w:color w:val="000000"/>
          <w:sz w:val="24"/>
          <w:szCs w:val="24"/>
        </w:rPr>
        <w:instrText>ADDIN CSL_CITATION {"citationItems":[{"id":"ITEM-1","itemData":{"DOI":"10.36407/serambi.v1i3.132","abstract":"Purpose- This study is to examine the effect of return on assets (ROA) and debt to equity ratio (DER) on the rank of Sukuk listed on the Indonesia Stock Exchange (IDX).\r Methods- Data were collected by purposive sampling method with the number of companies sampled in the study were 7 companies with observations for 5 years.\r Findings- Results indicate that ROA and DER are proven to have a significant effect on Sukuk ratings.\r Implications- This study can be an evaluation for investors to determine investment decisions, especially Sukuk in Indonesia.","author":[{"dropping-particle":"","family":"Cahyati","given":"Amalia","non-dropping-particle":"","parse-names":false,"suffix":""},{"dropping-particle":"","family":"Nurnasrina","given":"Nurnasrina","non-dropping-particle":"","parse-names":false,"suffix":""}],"container-title":"SERAMBI: Jurnal Ekonomi Manajemen dan Bisnis Islam","id":"ITEM-1","issue":"3","issued":{"date-parts":[["2019"]]},"page":"101-110","title":"Peringkat Sukuk Berdasarkan Return on Asset dan Debt to Equity Ratio","type":"article-journal","volume":"1"},"uris":["http://www.mendeley.com/documents/?uuid=b39d9981-1e27-4dae-86b8-f1f8df1bbceb","http://www.mendeley.com/documents/?uuid=b518d0eb-3ae6-4503-b8cb-a81746240aec"]}],"mendeley":{"formattedCitation":"(Cahyati &amp; Nurnasrina, 2019)","plainTextFormattedCitation":"(Cahyati &amp; Nurnasrina, 2019)","previouslyFormattedCitation":"(Cahyati &amp; Nurnasrina, 2019)"},"properties":{"noteIndex":0},"schema":"https://github.com/citation-style-language/schema/raw/master/csl-citation.json"}</w:instrText>
      </w:r>
      <w:r w:rsidR="00683DB6" w:rsidRPr="00CA7515">
        <w:rPr>
          <w:rFonts w:ascii="Times New Roman" w:hAnsi="Times New Roman" w:cs="Times New Roman"/>
          <w:color w:val="000000"/>
          <w:sz w:val="24"/>
          <w:szCs w:val="24"/>
        </w:rPr>
        <w:fldChar w:fldCharType="separate"/>
      </w:r>
      <w:r w:rsidR="002447B4" w:rsidRPr="00CA7515">
        <w:rPr>
          <w:rFonts w:ascii="Times New Roman" w:hAnsi="Times New Roman" w:cs="Times New Roman"/>
          <w:noProof/>
          <w:color w:val="000000"/>
          <w:sz w:val="24"/>
          <w:szCs w:val="24"/>
        </w:rPr>
        <w:t>(Cahyati &amp; Nurnasrina, 2019)</w:t>
      </w:r>
      <w:r w:rsidR="00683DB6" w:rsidRPr="00CA7515">
        <w:rPr>
          <w:rFonts w:ascii="Times New Roman" w:hAnsi="Times New Roman" w:cs="Times New Roman"/>
          <w:color w:val="000000"/>
          <w:sz w:val="24"/>
          <w:szCs w:val="24"/>
        </w:rPr>
        <w:fldChar w:fldCharType="end"/>
      </w:r>
      <w:r w:rsidR="002447B4" w:rsidRPr="00CA7515">
        <w:rPr>
          <w:rFonts w:ascii="Times New Roman" w:hAnsi="Times New Roman" w:cs="Times New Roman"/>
          <w:color w:val="000000"/>
          <w:sz w:val="24"/>
          <w:szCs w:val="24"/>
        </w:rPr>
        <w:t xml:space="preserve"> </w:t>
      </w:r>
      <w:r w:rsidR="00346539" w:rsidRPr="00CA7515">
        <w:rPr>
          <w:rFonts w:ascii="Times New Roman" w:hAnsi="Times New Roman" w:cs="Times New Roman"/>
          <w:color w:val="000000"/>
          <w:sz w:val="24"/>
          <w:szCs w:val="24"/>
        </w:rPr>
        <w:t xml:space="preserve">menunjukkan bahwa terdapat pengaruh yang positif dan signifikan antara profitabilitas dan leverage terhadap rating sukuk, sedangkan </w:t>
      </w:r>
      <w:r w:rsidR="00683DB6" w:rsidRPr="00CA7515">
        <w:rPr>
          <w:rFonts w:ascii="Times New Roman" w:hAnsi="Times New Roman" w:cs="Times New Roman"/>
          <w:color w:val="000000"/>
          <w:sz w:val="24"/>
          <w:szCs w:val="24"/>
        </w:rPr>
        <w:fldChar w:fldCharType="begin" w:fldLock="1"/>
      </w:r>
      <w:r w:rsidR="001D0CB3" w:rsidRPr="00CA7515">
        <w:rPr>
          <w:rFonts w:ascii="Times New Roman" w:hAnsi="Times New Roman" w:cs="Times New Roman"/>
          <w:color w:val="000000"/>
          <w:sz w:val="24"/>
          <w:szCs w:val="24"/>
        </w:rPr>
        <w:instrText>ADDIN CSL_CITATION {"citationItems":[{"id":"ITEM-1","itemData":{"DOI":"10.15548/al-masraf.v4i2.267","ISSN":"2528-5629","abstract":"This study aims to determine the effect of profitability, leverage, firm size, and growth of the company to the sukuk ratings. The main purpose of this rating is to provide information to investors about the state of sukuk issuers and what risks will be borne, so that can be used as consideration of investors in investing. The sample in this research is sukuk issuer company rated by rating agency Fitch Rating period 2013-2016. Samples were chosen using purposive sampling method and 15 companies were selected. Data analysis was done by multiple linear regression model and using SPSS 22.0 software. The results of this study indicate that the profitability and firm size have a positive and significant impact on the rating of sukuk. Leverage has a negative and significant impact on the sukuk rating. While the growth of the company has a positive effect is not significant on the rating of sukuk","author":[{"dropping-particle":"","family":"Muhammad","given":"Rifqi","non-dropping-particle":"","parse-names":false,"suffix":""},{"dropping-particle":"","family":"Biyantoro","given":"Cahyaningtyas Tirza Silvani","non-dropping-particle":"","parse-names":false,"suffix":""}],"container-title":"Al-Masraf : Jurnal Lembaga Keuangan dan Perbankan","id":"ITEM-1","issue":"2","issued":{"date-parts":[["2019"]]},"page":"187-200","title":"Faktor-Faktor Yang Mempengaruhi Peringkat Sukuk (Studi Empiris Perusahaan Yang Diperingkat Fitch Rating)","type":"article-journal","volume":"4"},"uris":["http://www.mendeley.com/documents/?uuid=15eec795-33be-4642-8452-5677769c75bf","http://www.mendeley.com/documents/?uuid=4d31ef29-6713-4651-8c0f-2392274d84a7"]}],"mendeley":{"formattedCitation":"(Muhammad &amp; Biyantoro, 2019)","plainTextFormattedCitation":"(Muhammad &amp; Biyantoro, 2019)","previouslyFormattedCitation":"(Muhammad &amp; Biyantoro, 2019)"},"properties":{"noteIndex":0},"schema":"https://github.com/citation-style-language/schema/raw/master/csl-citation.json"}</w:instrText>
      </w:r>
      <w:r w:rsidR="00683DB6" w:rsidRPr="00CA7515">
        <w:rPr>
          <w:rFonts w:ascii="Times New Roman" w:hAnsi="Times New Roman" w:cs="Times New Roman"/>
          <w:color w:val="000000"/>
          <w:sz w:val="24"/>
          <w:szCs w:val="24"/>
        </w:rPr>
        <w:fldChar w:fldCharType="separate"/>
      </w:r>
      <w:r w:rsidR="002447B4" w:rsidRPr="00CA7515">
        <w:rPr>
          <w:rFonts w:ascii="Times New Roman" w:hAnsi="Times New Roman" w:cs="Times New Roman"/>
          <w:noProof/>
          <w:color w:val="000000"/>
          <w:sz w:val="24"/>
          <w:szCs w:val="24"/>
        </w:rPr>
        <w:t>(Muhammad &amp; Biyantoro, 2019)</w:t>
      </w:r>
      <w:r w:rsidR="00683DB6" w:rsidRPr="00CA7515">
        <w:rPr>
          <w:rFonts w:ascii="Times New Roman" w:hAnsi="Times New Roman" w:cs="Times New Roman"/>
          <w:color w:val="000000"/>
          <w:sz w:val="24"/>
          <w:szCs w:val="24"/>
        </w:rPr>
        <w:fldChar w:fldCharType="end"/>
      </w:r>
      <w:r w:rsidR="002447B4" w:rsidRPr="00CA7515">
        <w:rPr>
          <w:rFonts w:ascii="Times New Roman" w:hAnsi="Times New Roman" w:cs="Times New Roman"/>
          <w:color w:val="000000"/>
          <w:sz w:val="24"/>
          <w:szCs w:val="24"/>
        </w:rPr>
        <w:t xml:space="preserve"> </w:t>
      </w:r>
      <w:r w:rsidR="00346539" w:rsidRPr="00CA7515">
        <w:rPr>
          <w:rFonts w:ascii="Times New Roman" w:hAnsi="Times New Roman" w:cs="Times New Roman"/>
          <w:color w:val="000000"/>
          <w:sz w:val="24"/>
          <w:szCs w:val="24"/>
        </w:rPr>
        <w:t xml:space="preserve">mempunyai kesimpulan yang bertentangan dengan hasil tersebut, dimana profitabilitas dan ukuran perusahaan justru yang memberi pengaruh terhadap rating sukuk sedangkan leverage berbengaruh namun memberi hubungan yang negatif dan pertumbuhan perusahaaan tidak memberi pengaruh. Disisi lain bahwa </w:t>
      </w:r>
      <w:r w:rsidR="00683DB6" w:rsidRPr="00CA7515">
        <w:rPr>
          <w:rFonts w:ascii="Times New Roman" w:hAnsi="Times New Roman" w:cs="Times New Roman"/>
          <w:color w:val="000000"/>
          <w:sz w:val="24"/>
          <w:szCs w:val="24"/>
        </w:rPr>
        <w:fldChar w:fldCharType="begin" w:fldLock="1"/>
      </w:r>
      <w:r w:rsidR="001D0CB3" w:rsidRPr="00CA7515">
        <w:rPr>
          <w:rFonts w:ascii="Times New Roman" w:hAnsi="Times New Roman" w:cs="Times New Roman"/>
          <w:color w:val="000000"/>
          <w:sz w:val="24"/>
          <w:szCs w:val="24"/>
        </w:rPr>
        <w:instrText>ADDIN CSL_CITATION {"citationItems":[{"id":"ITEM-1","itemData":{"author":[{"dropping-particle":"","family":"Juardi","given":"","non-dropping-particle":"","parse-names":false,"suffix":""},{"dropping-particle":"","family":"Sueno","given":"Norma","non-dropping-particle":"","parse-names":false,"suffix":""}],"container-title":"AKRUAL Jurnal Akuntansi dan Keuangan","id":"ITEM-1","issue":"2","issued":{"date-parts":[["2019"]]},"page":"1-18","title":"Pengaruh Produktivitas , Firm Size dan Maturity Terhadap Peringkat Sukuk Pada Perusahaan Non Keuangan Di Indonesia","type":"article-journal","volume":"1"},"uris":["http://www.mendeley.com/documents/?uuid=36a03f5a-37e0-40c5-a40d-09bbb4998667","http://www.mendeley.com/documents/?uuid=4131e529-57bc-415d-9de9-f9d17d33e41b"]}],"mendeley":{"formattedCitation":"(Juardi &amp; Sueno, 2019)","plainTextFormattedCitation":"(Juardi &amp; Sueno, 2019)","previouslyFormattedCitation":"(Juardi &amp; Sueno, 2019)"},"properties":{"noteIndex":0},"schema":"https://github.com/citation-style-language/schema/raw/master/csl-citation.json"}</w:instrText>
      </w:r>
      <w:r w:rsidR="00683DB6" w:rsidRPr="00CA7515">
        <w:rPr>
          <w:rFonts w:ascii="Times New Roman" w:hAnsi="Times New Roman" w:cs="Times New Roman"/>
          <w:color w:val="000000"/>
          <w:sz w:val="24"/>
          <w:szCs w:val="24"/>
        </w:rPr>
        <w:fldChar w:fldCharType="separate"/>
      </w:r>
      <w:r w:rsidR="002447B4" w:rsidRPr="00CA7515">
        <w:rPr>
          <w:rFonts w:ascii="Times New Roman" w:hAnsi="Times New Roman" w:cs="Times New Roman"/>
          <w:noProof/>
          <w:color w:val="000000"/>
          <w:sz w:val="24"/>
          <w:szCs w:val="24"/>
        </w:rPr>
        <w:t>(Juardi &amp; Sueno, 2019)</w:t>
      </w:r>
      <w:r w:rsidR="00683DB6" w:rsidRPr="00CA7515">
        <w:rPr>
          <w:rFonts w:ascii="Times New Roman" w:hAnsi="Times New Roman" w:cs="Times New Roman"/>
          <w:color w:val="000000"/>
          <w:sz w:val="24"/>
          <w:szCs w:val="24"/>
        </w:rPr>
        <w:fldChar w:fldCharType="end"/>
      </w:r>
      <w:r w:rsidR="002447B4" w:rsidRPr="00CA7515">
        <w:rPr>
          <w:rFonts w:ascii="Times New Roman" w:hAnsi="Times New Roman" w:cs="Times New Roman"/>
          <w:color w:val="000000"/>
          <w:sz w:val="24"/>
          <w:szCs w:val="24"/>
        </w:rPr>
        <w:t xml:space="preserve"> </w:t>
      </w:r>
      <w:r w:rsidR="00346539" w:rsidRPr="00CA7515">
        <w:rPr>
          <w:rFonts w:ascii="Times New Roman" w:hAnsi="Times New Roman" w:cs="Times New Roman"/>
          <w:color w:val="000000"/>
          <w:sz w:val="24"/>
          <w:szCs w:val="24"/>
        </w:rPr>
        <w:t xml:space="preserve">juga menemukan bahwa produktifitas dan ukuran perusahaan yang memberi pengaruh terhadap perangkingan sukuk dan maturity tidak berpengaruh. </w:t>
      </w:r>
    </w:p>
    <w:p w:rsidR="003551E2" w:rsidRPr="00CA7515" w:rsidRDefault="003551E2" w:rsidP="00F1602D">
      <w:pPr>
        <w:spacing w:after="0" w:line="360" w:lineRule="auto"/>
        <w:jc w:val="both"/>
        <w:rPr>
          <w:rFonts w:ascii="Times New Roman" w:hAnsi="Times New Roman" w:cs="Times New Roman"/>
          <w:color w:val="000000"/>
          <w:sz w:val="24"/>
          <w:szCs w:val="24"/>
        </w:rPr>
      </w:pPr>
      <w:r w:rsidRPr="00CA7515">
        <w:rPr>
          <w:rFonts w:ascii="Times New Roman" w:hAnsi="Times New Roman" w:cs="Times New Roman"/>
          <w:color w:val="000000"/>
          <w:sz w:val="24"/>
          <w:szCs w:val="24"/>
        </w:rPr>
        <w:t xml:space="preserve">Berdasarkan pada penelitian terdahulu yang menunjukkan inkonsistensi dalah memberikan hasil terkait faktor yang dapat menjadi pengaruh pemeringkat sukuk, maka dibutuhkan studi lanjut </w:t>
      </w:r>
      <w:r w:rsidRPr="00CA7515">
        <w:rPr>
          <w:rFonts w:ascii="Times New Roman" w:hAnsi="Times New Roman" w:cs="Times New Roman"/>
          <w:color w:val="000000"/>
          <w:sz w:val="24"/>
          <w:szCs w:val="24"/>
        </w:rPr>
        <w:lastRenderedPageBreak/>
        <w:t>untuk memberi kontribusi secara empiris tentang faktor yang mempengaruhi rating sukuk dan mengisi kesenjangan dengan memberi hasil yang dapat memperkuat atau menolak hasil riset terdahulu, sehingga penelitian ini secara komprehensif akan membahas terkait faktor yang mempengaruhi pemeringkatan sukuk dengan menggunakan variabel yaitu rasio profitabilitas, rasio likuiditas, rasio leverage dan rasio produktivitas.</w:t>
      </w:r>
      <w:r w:rsidR="00E82FF7" w:rsidRPr="00CA7515">
        <w:rPr>
          <w:rFonts w:ascii="Times New Roman" w:hAnsi="Times New Roman" w:cs="Times New Roman"/>
          <w:color w:val="000000"/>
          <w:sz w:val="24"/>
          <w:szCs w:val="24"/>
        </w:rPr>
        <w:t xml:space="preserve"> Tujuan utama yang ingin dicapai peneliti yaitu memberikan kekonsistenan hasil pada rating sukuk yang menggunakan objek kajian bank umum syariah dan secara spesifik penelitian ini mengkaji pada kurun waktu 2015-2019</w:t>
      </w:r>
      <w:r w:rsidR="00320EBE" w:rsidRPr="00CA7515">
        <w:rPr>
          <w:rFonts w:ascii="Times New Roman" w:hAnsi="Times New Roman" w:cs="Times New Roman"/>
          <w:color w:val="000000"/>
          <w:sz w:val="24"/>
          <w:szCs w:val="24"/>
        </w:rPr>
        <w:t xml:space="preserve"> untuk mengetahui faktor rasio apa saja yang memberi kontribusi pengaruh pada pemeringkatan sukuk di lembaga perbankan syariah tersebut</w:t>
      </w:r>
      <w:r w:rsidR="00E82FF7" w:rsidRPr="00CA7515">
        <w:rPr>
          <w:rFonts w:ascii="Times New Roman" w:hAnsi="Times New Roman" w:cs="Times New Roman"/>
          <w:color w:val="000000"/>
          <w:sz w:val="24"/>
          <w:szCs w:val="24"/>
        </w:rPr>
        <w:t xml:space="preserve">. </w:t>
      </w:r>
      <w:r w:rsidRPr="00CA7515">
        <w:rPr>
          <w:rFonts w:ascii="Times New Roman" w:hAnsi="Times New Roman" w:cs="Times New Roman"/>
          <w:color w:val="000000"/>
          <w:sz w:val="24"/>
          <w:szCs w:val="24"/>
        </w:rPr>
        <w:t xml:space="preserve"> </w:t>
      </w:r>
    </w:p>
    <w:p w:rsidR="006611DD" w:rsidRPr="00CA7515" w:rsidRDefault="006611DD" w:rsidP="00F1602D">
      <w:pPr>
        <w:spacing w:after="0" w:line="360" w:lineRule="auto"/>
        <w:jc w:val="both"/>
        <w:rPr>
          <w:rFonts w:ascii="Times New Roman" w:hAnsi="Times New Roman" w:cs="Times New Roman"/>
          <w:color w:val="000000"/>
          <w:sz w:val="24"/>
          <w:szCs w:val="24"/>
        </w:rPr>
      </w:pPr>
    </w:p>
    <w:p w:rsidR="008A2151" w:rsidRPr="00CA7515" w:rsidRDefault="008A2151" w:rsidP="00F1602D">
      <w:pPr>
        <w:spacing w:after="0" w:line="360" w:lineRule="auto"/>
        <w:jc w:val="both"/>
        <w:rPr>
          <w:rFonts w:ascii="Times New Roman" w:hAnsi="Times New Roman" w:cs="Times New Roman"/>
          <w:b/>
          <w:color w:val="000000"/>
          <w:sz w:val="24"/>
          <w:szCs w:val="24"/>
        </w:rPr>
      </w:pPr>
      <w:r w:rsidRPr="00CA7515">
        <w:rPr>
          <w:rFonts w:ascii="Times New Roman" w:hAnsi="Times New Roman" w:cs="Times New Roman"/>
          <w:b/>
          <w:color w:val="000000"/>
          <w:sz w:val="24"/>
          <w:szCs w:val="24"/>
        </w:rPr>
        <w:t>Kajian teori dan Pengembangan Hipotesis</w:t>
      </w:r>
    </w:p>
    <w:p w:rsidR="00615E54" w:rsidRPr="00CA7515" w:rsidRDefault="00FC2DF3" w:rsidP="00F1602D">
      <w:pPr>
        <w:spacing w:after="0" w:line="360" w:lineRule="auto"/>
        <w:jc w:val="both"/>
        <w:rPr>
          <w:rFonts w:ascii="Times New Roman" w:hAnsi="Times New Roman" w:cs="Times New Roman"/>
          <w:color w:val="000000"/>
          <w:sz w:val="24"/>
          <w:szCs w:val="24"/>
        </w:rPr>
      </w:pPr>
      <w:r w:rsidRPr="00CA7515">
        <w:rPr>
          <w:rFonts w:ascii="Times New Roman" w:hAnsi="Times New Roman" w:cs="Times New Roman"/>
          <w:color w:val="000000"/>
          <w:sz w:val="24"/>
          <w:szCs w:val="24"/>
        </w:rPr>
        <w:t xml:space="preserve">Teori dasar yang digunkan dalam penelitian ini yaitu Agency theory  dan Signal theory, dimana teori agensi memberi pandangan bahwa timbulnya kemungkinan konflik kepentingan yang terjadi pada agen dan user, yang dapat berupa investor </w:t>
      </w:r>
      <w:r w:rsidR="00B63DC9" w:rsidRPr="00CA7515">
        <w:rPr>
          <w:rFonts w:ascii="Times New Roman" w:hAnsi="Times New Roman" w:cs="Times New Roman"/>
          <w:color w:val="000000"/>
          <w:sz w:val="24"/>
          <w:szCs w:val="24"/>
        </w:rPr>
        <w:t>saham</w:t>
      </w:r>
      <w:r w:rsidRPr="00CA7515">
        <w:rPr>
          <w:rFonts w:ascii="Times New Roman" w:hAnsi="Times New Roman" w:cs="Times New Roman"/>
          <w:color w:val="000000"/>
          <w:sz w:val="24"/>
          <w:szCs w:val="24"/>
        </w:rPr>
        <w:t xml:space="preserve"> dengan internal institusi dan atau </w:t>
      </w:r>
      <w:r w:rsidR="00B63DC9" w:rsidRPr="00CA7515">
        <w:rPr>
          <w:rFonts w:ascii="Times New Roman" w:hAnsi="Times New Roman" w:cs="Times New Roman"/>
          <w:color w:val="000000"/>
          <w:sz w:val="24"/>
          <w:szCs w:val="24"/>
        </w:rPr>
        <w:t xml:space="preserve">sesama </w:t>
      </w:r>
      <w:r w:rsidRPr="00CA7515">
        <w:rPr>
          <w:rFonts w:ascii="Times New Roman" w:hAnsi="Times New Roman" w:cs="Times New Roman"/>
          <w:color w:val="000000"/>
          <w:sz w:val="24"/>
          <w:szCs w:val="24"/>
        </w:rPr>
        <w:t xml:space="preserve">investor </w:t>
      </w:r>
      <w:r w:rsidR="00B63DC9" w:rsidRPr="00CA7515">
        <w:rPr>
          <w:rFonts w:ascii="Times New Roman" w:hAnsi="Times New Roman" w:cs="Times New Roman"/>
          <w:color w:val="000000"/>
          <w:sz w:val="24"/>
          <w:szCs w:val="24"/>
        </w:rPr>
        <w:t>yaitu investor saham dan sukuk</w:t>
      </w:r>
      <w:r w:rsidR="002327AD" w:rsidRPr="00CA7515">
        <w:rPr>
          <w:rFonts w:ascii="Times New Roman" w:hAnsi="Times New Roman" w:cs="Times New Roman"/>
          <w:color w:val="000000"/>
          <w:sz w:val="24"/>
          <w:szCs w:val="24"/>
        </w:rPr>
        <w:t xml:space="preserve"> </w:t>
      </w:r>
      <w:r w:rsidR="00683DB6" w:rsidRPr="00CA7515">
        <w:rPr>
          <w:rFonts w:ascii="Times New Roman" w:hAnsi="Times New Roman" w:cs="Times New Roman"/>
          <w:color w:val="000000"/>
          <w:sz w:val="24"/>
          <w:szCs w:val="24"/>
        </w:rPr>
        <w:fldChar w:fldCharType="begin" w:fldLock="1"/>
      </w:r>
      <w:r w:rsidR="001D0CB3" w:rsidRPr="00CA7515">
        <w:rPr>
          <w:rFonts w:ascii="Times New Roman" w:hAnsi="Times New Roman" w:cs="Times New Roman"/>
          <w:color w:val="000000"/>
          <w:sz w:val="24"/>
          <w:szCs w:val="24"/>
        </w:rPr>
        <w:instrText>ADDIN CSL_CITATION {"citationItems":[{"id":"ITEM-1","itemData":{"author":[{"dropping-particle":"","family":"Borhan","given":"N. A.","non-dropping-particle":"","parse-names":false,"suffix":""},{"dropping-particle":"","family":"Ahmad","given":"N.","non-dropping-particle":"","parse-names":false,"suffix":""}],"container-title":"International Journal of Islamic and Middle Eastern Finance and Management","id":"ITEM-1","issue":"3","issued":{"date-parts":[["2018"]]},"page":"432- 448","title":"Identifying the determinants of Malaysian corporate Sukuk rating","type":"article-journal","volume":"11"},"uris":["http://www.mendeley.com/documents/?uuid=b0da1c47-29cd-48b0-ac83-e2aae049a837","http://www.mendeley.com/documents/?uuid=23555d3c-563c-4f47-b7ca-253eedb4f1b0"]}],"mendeley":{"formattedCitation":"(Borhan &amp; Ahmad, 2018)","plainTextFormattedCitation":"(Borhan &amp; Ahmad, 2018)","previouslyFormattedCitation":"(Borhan &amp; Ahmad, 2018)"},"properties":{"noteIndex":0},"schema":"https://github.com/citation-style-language/schema/raw/master/csl-citation.json"}</w:instrText>
      </w:r>
      <w:r w:rsidR="00683DB6" w:rsidRPr="00CA7515">
        <w:rPr>
          <w:rFonts w:ascii="Times New Roman" w:hAnsi="Times New Roman" w:cs="Times New Roman"/>
          <w:color w:val="000000"/>
          <w:sz w:val="24"/>
          <w:szCs w:val="24"/>
        </w:rPr>
        <w:fldChar w:fldCharType="separate"/>
      </w:r>
      <w:r w:rsidR="002327AD" w:rsidRPr="00CA7515">
        <w:rPr>
          <w:rFonts w:ascii="Times New Roman" w:hAnsi="Times New Roman" w:cs="Times New Roman"/>
          <w:noProof/>
          <w:color w:val="000000"/>
          <w:sz w:val="24"/>
          <w:szCs w:val="24"/>
        </w:rPr>
        <w:t>(Borhan &amp; Ahmad, 2018)</w:t>
      </w:r>
      <w:r w:rsidR="00683DB6" w:rsidRPr="00CA7515">
        <w:rPr>
          <w:rFonts w:ascii="Times New Roman" w:hAnsi="Times New Roman" w:cs="Times New Roman"/>
          <w:color w:val="000000"/>
          <w:sz w:val="24"/>
          <w:szCs w:val="24"/>
        </w:rPr>
        <w:fldChar w:fldCharType="end"/>
      </w:r>
      <w:r w:rsidR="006D09BB" w:rsidRPr="00CA7515">
        <w:rPr>
          <w:rFonts w:ascii="Times New Roman" w:hAnsi="Times New Roman" w:cs="Times New Roman"/>
          <w:color w:val="000000"/>
          <w:sz w:val="24"/>
          <w:szCs w:val="24"/>
        </w:rPr>
        <w:t>, adanya kemungkinan konflik sesama investor tersebut karena masing-masing dari investor memiliki k</w:t>
      </w:r>
      <w:r w:rsidR="007D243A" w:rsidRPr="00CA7515">
        <w:rPr>
          <w:rFonts w:ascii="Times New Roman" w:hAnsi="Times New Roman" w:cs="Times New Roman"/>
          <w:color w:val="000000"/>
          <w:sz w:val="24"/>
          <w:szCs w:val="24"/>
        </w:rPr>
        <w:t>e</w:t>
      </w:r>
      <w:r w:rsidR="006D09BB" w:rsidRPr="00CA7515">
        <w:rPr>
          <w:rFonts w:ascii="Times New Roman" w:hAnsi="Times New Roman" w:cs="Times New Roman"/>
          <w:color w:val="000000"/>
          <w:sz w:val="24"/>
          <w:szCs w:val="24"/>
        </w:rPr>
        <w:t>pentingan dan cara pandang yang berbeda terhadap perusahaan atau institusi yang mengeluarkan surat berharga tersebut</w:t>
      </w:r>
      <w:r w:rsidR="007D243A" w:rsidRPr="00CA7515">
        <w:rPr>
          <w:rFonts w:ascii="Times New Roman" w:hAnsi="Times New Roman" w:cs="Times New Roman"/>
          <w:color w:val="000000"/>
          <w:sz w:val="24"/>
          <w:szCs w:val="24"/>
        </w:rPr>
        <w:t>, dimana cara pandang investor sukuk akan meninjau perusahaan yang prudensial hal tersebut berguna untuk kemampuan bayar emiten saat jatuh tempo</w:t>
      </w:r>
      <w:r w:rsidR="005B1AA1" w:rsidRPr="00CA7515">
        <w:rPr>
          <w:rFonts w:ascii="Times New Roman" w:hAnsi="Times New Roman" w:cs="Times New Roman"/>
          <w:color w:val="000000"/>
          <w:sz w:val="24"/>
          <w:szCs w:val="24"/>
        </w:rPr>
        <w:t xml:space="preserve"> </w:t>
      </w:r>
      <w:r w:rsidR="007D243A" w:rsidRPr="00CA7515">
        <w:rPr>
          <w:rFonts w:ascii="Times New Roman" w:hAnsi="Times New Roman" w:cs="Times New Roman"/>
          <w:color w:val="000000"/>
          <w:sz w:val="24"/>
          <w:szCs w:val="24"/>
        </w:rPr>
        <w:t>sehingga terhindar dari risiko gagal bayar, namun sebaliknya bahwa sudut pandang investor saham akan memandang baik perusahaan ketika mampu memberi keuntungan berupa deviden dan atau capital gain yang tinggi, dimana perusahaan tersebut yang sering bertaruh dengan risiko-risiko tinggi untuk kepentingan ekspansi dan laba perusahaan</w:t>
      </w:r>
      <w:r w:rsidR="00615E54" w:rsidRPr="00CA7515">
        <w:rPr>
          <w:rFonts w:ascii="Times New Roman" w:hAnsi="Times New Roman" w:cs="Times New Roman"/>
          <w:color w:val="000000"/>
          <w:sz w:val="24"/>
          <w:szCs w:val="24"/>
        </w:rPr>
        <w:t xml:space="preserve"> </w:t>
      </w:r>
      <w:r w:rsidR="00683DB6" w:rsidRPr="00CA7515">
        <w:rPr>
          <w:rFonts w:ascii="Times New Roman" w:hAnsi="Times New Roman" w:cs="Times New Roman"/>
          <w:color w:val="000000"/>
          <w:sz w:val="24"/>
          <w:szCs w:val="24"/>
        </w:rPr>
        <w:fldChar w:fldCharType="begin" w:fldLock="1"/>
      </w:r>
      <w:r w:rsidR="001D0CB3" w:rsidRPr="00CA7515">
        <w:rPr>
          <w:rFonts w:ascii="Times New Roman" w:hAnsi="Times New Roman" w:cs="Times New Roman"/>
          <w:color w:val="000000"/>
          <w:sz w:val="24"/>
          <w:szCs w:val="24"/>
        </w:rPr>
        <w:instrText>ADDIN CSL_CITATION {"citationItems":[{"id":"ITEM-1","itemData":{"author":[{"dropping-particle":"","family":"Lustig","given":"Y.","non-dropping-particle":"","parse-names":false,"suffix":""}],"id":"ITEM-1","issued":{"date-parts":[["2014"]]},"publisher":"Harriman House Limited","publisher-place":"Hampshire","title":"The Investment Assets Handbook: A Definitive Practical Guide to Asset Classes","type":"book"},"uris":["http://www.mendeley.com/documents/?uuid=4408d0da-d820-4522-99e4-8c2d509d9286","http://www.mendeley.com/documents/?uuid=5b56b634-9453-45f0-8726-8388d5e87975"]}],"mendeley":{"formattedCitation":"(Lustig, 2014)","plainTextFormattedCitation":"(Lustig, 2014)","previouslyFormattedCitation":"(Lustig, 2014)"},"properties":{"noteIndex":0},"schema":"https://github.com/citation-style-language/schema/raw/master/csl-citation.json"}</w:instrText>
      </w:r>
      <w:r w:rsidR="00683DB6" w:rsidRPr="00CA7515">
        <w:rPr>
          <w:rFonts w:ascii="Times New Roman" w:hAnsi="Times New Roman" w:cs="Times New Roman"/>
          <w:color w:val="000000"/>
          <w:sz w:val="24"/>
          <w:szCs w:val="24"/>
        </w:rPr>
        <w:fldChar w:fldCharType="separate"/>
      </w:r>
      <w:r w:rsidR="002327AD" w:rsidRPr="00CA7515">
        <w:rPr>
          <w:rFonts w:ascii="Times New Roman" w:hAnsi="Times New Roman" w:cs="Times New Roman"/>
          <w:noProof/>
          <w:color w:val="000000"/>
          <w:sz w:val="24"/>
          <w:szCs w:val="24"/>
        </w:rPr>
        <w:t>(Lustig, 2014)</w:t>
      </w:r>
      <w:r w:rsidR="00683DB6" w:rsidRPr="00CA7515">
        <w:rPr>
          <w:rFonts w:ascii="Times New Roman" w:hAnsi="Times New Roman" w:cs="Times New Roman"/>
          <w:color w:val="000000"/>
          <w:sz w:val="24"/>
          <w:szCs w:val="24"/>
        </w:rPr>
        <w:fldChar w:fldCharType="end"/>
      </w:r>
      <w:r w:rsidR="002327AD" w:rsidRPr="00CA7515">
        <w:rPr>
          <w:rStyle w:val="fontstyle01"/>
          <w:rFonts w:ascii="Times New Roman" w:hAnsi="Times New Roman" w:cs="Times New Roman"/>
          <w:sz w:val="24"/>
          <w:szCs w:val="24"/>
        </w:rPr>
        <w:t>.</w:t>
      </w:r>
    </w:p>
    <w:p w:rsidR="008A2151" w:rsidRPr="00CA7515" w:rsidRDefault="00615E54" w:rsidP="00F1602D">
      <w:pPr>
        <w:spacing w:after="0" w:line="360" w:lineRule="auto"/>
        <w:jc w:val="both"/>
        <w:rPr>
          <w:rFonts w:ascii="Times New Roman" w:hAnsi="Times New Roman" w:cs="Times New Roman"/>
          <w:color w:val="000000"/>
          <w:sz w:val="24"/>
          <w:szCs w:val="24"/>
        </w:rPr>
      </w:pPr>
      <w:r w:rsidRPr="00CA7515">
        <w:rPr>
          <w:rFonts w:ascii="Times New Roman" w:hAnsi="Times New Roman" w:cs="Times New Roman"/>
          <w:color w:val="000000"/>
          <w:sz w:val="24"/>
          <w:szCs w:val="24"/>
        </w:rPr>
        <w:t>Selain teori agensi, teori lain yang dapat digunakan untuk melihat rating sukuk yaitu teori sinyal, dimana stakehoders perusahaan selaku otoritas manajemen pemberi sinyal  berupa laporan keuangan dan informasi yang relevan terkait dengan proses pemeringkatan pada lembaga yang ditunjuk sebagai pemeringkat sukuk yang selanjutnya akan dianalisa dan dikalkulasi data tersebut dan dikeluarkan hasil pemeringkatan yang siap dipublikasikan ke pihak yang mempunyai kepentingan. Hasil peringkat tersebut menggambarkan bahwa kemampuan perusahaan dalam membayar hutang berupa sinyal-sinyal kegagalan ataukah terpenuhinya liabilitas.</w:t>
      </w:r>
      <w:r w:rsidR="003F22F2" w:rsidRPr="00CA7515">
        <w:rPr>
          <w:rFonts w:ascii="Times New Roman" w:hAnsi="Times New Roman" w:cs="Times New Roman"/>
          <w:color w:val="000000"/>
          <w:sz w:val="24"/>
          <w:szCs w:val="24"/>
        </w:rPr>
        <w:t xml:space="preserve"> Faktor yang sering digunakan peneliti untuk mengetahui faktor yang paling memberi </w:t>
      </w:r>
      <w:r w:rsidR="003F22F2" w:rsidRPr="00CA7515">
        <w:rPr>
          <w:rFonts w:ascii="Times New Roman" w:hAnsi="Times New Roman" w:cs="Times New Roman"/>
          <w:color w:val="000000"/>
          <w:sz w:val="24"/>
          <w:szCs w:val="24"/>
        </w:rPr>
        <w:lastRenderedPageBreak/>
        <w:t>pengaruh terhadap pemeringkatan sukuk yaitu rasio profitabilitas, rasio likuiditas, rasio leverage dan rasio produktivitas</w:t>
      </w:r>
      <w:r w:rsidR="006A5BBA" w:rsidRPr="00CA7515">
        <w:rPr>
          <w:rFonts w:ascii="Times New Roman" w:hAnsi="Times New Roman" w:cs="Times New Roman"/>
          <w:color w:val="000000"/>
          <w:sz w:val="24"/>
          <w:szCs w:val="24"/>
        </w:rPr>
        <w:t xml:space="preserve"> </w:t>
      </w:r>
      <w:r w:rsidR="00683DB6" w:rsidRPr="00CA7515">
        <w:rPr>
          <w:rFonts w:ascii="Times New Roman" w:hAnsi="Times New Roman" w:cs="Times New Roman"/>
          <w:color w:val="000000"/>
          <w:sz w:val="24"/>
          <w:szCs w:val="24"/>
        </w:rPr>
        <w:fldChar w:fldCharType="begin" w:fldLock="1"/>
      </w:r>
      <w:r w:rsidR="001D0CB3" w:rsidRPr="00CA7515">
        <w:rPr>
          <w:rFonts w:ascii="Times New Roman" w:hAnsi="Times New Roman" w:cs="Times New Roman"/>
          <w:color w:val="000000"/>
          <w:sz w:val="24"/>
          <w:szCs w:val="24"/>
        </w:rPr>
        <w:instrText>ADDIN CSL_CITATION {"citationItems":[{"id":"ITEM-1","itemData":{"author":[{"dropping-particle":"","family":"Nurfa'izah","given":"","non-dropping-particle":"","parse-names":false,"suffix":""},{"dropping-particle":"","family":"Kaukab","given":"M. Elfan","non-dropping-particle":"","parse-names":false,"suffix":""},{"dropping-particle":"","family":"Efendi","given":"Bahtiar","non-dropping-particle":"","parse-names":false,"suffix":""}],"container-title":"Manarul Qur’an:Jurnal Ilmiah Studi Islam","id":"ITEM-1","issue":"1","issued":{"date-parts":[["2020"]]},"page":"20-34","title":"PERATINGAN SUKUK Nurfa ’ izah , M . Elfan Kaukab , Bahtiar Efendi","type":"article-journal","volume":"20"},"uris":["http://www.mendeley.com/documents/?uuid=9441e874-9605-4379-8dfc-6aa64d73a9ff","http://www.mendeley.com/documents/?uuid=30e08c54-913b-4760-b6ad-0813d3bd8b1b"]},{"id":"ITEM-2","itemData":{"DOI":"10.24127/jm.v14i1.443","ISSN":"1978-6573","abstract":"This study aims to examine the effects of profitability, liquidity, leverage, age of bondsand firmsize toward bond ratingin the financial sectors listed inIndonesia Stock Exchangeduring2015-2018using 86 samples chosen bypurposive sampling. Meanwhile, data analysis techniques used in this study were descriptive statistics,classic assumption tests, multiple linear regression analysisand hypothesis testing. The results of data analysis using regression analysis showed that profitability had not a significant negative effect on bond ratingin financial sectors, liquidity had a significant positive effect on bond ratings in financial sectors, leverage had a significant positive effect on bond rating in financial sectorand ageof bondhad a significant negative effect on bond ratingin financial sectors. While, firmsize had a significant negative effect on bond ratingin financial sectors.Keywords:Profitability, Liquidity, Leverage, Age of Bonds, FirmSize, Bond Rating","author":[{"dropping-particle":"","family":"Darmawan","given":"Akhmad","non-dropping-particle":"","parse-names":false,"suffix":""},{"dropping-particle":"","family":"Fayed","given":"Yudith Foran","non-dropping-particle":"Al","parse-names":false,"suffix":""},{"dropping-particle":"","family":"Bagis","given":"Fatmah","non-dropping-particle":"","parse-names":false,"suffix":""},{"dropping-particle":"","family":"Pratama","given":"Bima Cininttya","non-dropping-particle":"","parse-names":false,"suffix":""}],"container-title":"DERIVATIF: Jurnal Manajemen","id":"ITEM-2","issue":"1","issued":{"date-parts":[["2020"]]},"page":"99-114","title":"Pengaruh Profitabilitas, Likuiditas, Leverage, Umur Obligasi Dan Ukuran Perusahaan Terhadap Peringkat Obligasi Pada Sektor Keuangan Yang Terdapat Di Bei Tahun 2015-2018","type":"article-journal","volume":"14"},"uris":["http://www.mendeley.com/documents/?uuid=faf36d78-cb75-467a-9c8b-1c2a8eba0786","http://www.mendeley.com/documents/?uuid=cd84f478-1e00-4aeb-a29c-4bc074da00f4","http://www.mendeley.com/documents/?uuid=e813f11b-932e-449a-8d97-aa02887585d8"]}],"mendeley":{"formattedCitation":"(Darmawan et al., 2020; Nurfa’izah et al., 2020)","plainTextFormattedCitation":"(Darmawan et al., 2020; Nurfa’izah et al., 2020)","previouslyFormattedCitation":"(Darmawan et al., 2020; Nurfa’izah et al., 2020)"},"properties":{"noteIndex":0},"schema":"https://github.com/citation-style-language/schema/raw/master/csl-citation.json"}</w:instrText>
      </w:r>
      <w:r w:rsidR="00683DB6" w:rsidRPr="00CA7515">
        <w:rPr>
          <w:rFonts w:ascii="Times New Roman" w:hAnsi="Times New Roman" w:cs="Times New Roman"/>
          <w:color w:val="000000"/>
          <w:sz w:val="24"/>
          <w:szCs w:val="24"/>
        </w:rPr>
        <w:fldChar w:fldCharType="separate"/>
      </w:r>
      <w:r w:rsidR="00A761E9" w:rsidRPr="00CA7515">
        <w:rPr>
          <w:rFonts w:ascii="Times New Roman" w:hAnsi="Times New Roman" w:cs="Times New Roman"/>
          <w:noProof/>
          <w:color w:val="000000"/>
          <w:sz w:val="24"/>
          <w:szCs w:val="24"/>
        </w:rPr>
        <w:t>(Darmawan et al., 2020; Nurfa’izah et al., 2020)</w:t>
      </w:r>
      <w:r w:rsidR="00683DB6" w:rsidRPr="00CA7515">
        <w:rPr>
          <w:rFonts w:ascii="Times New Roman" w:hAnsi="Times New Roman" w:cs="Times New Roman"/>
          <w:color w:val="000000"/>
          <w:sz w:val="24"/>
          <w:szCs w:val="24"/>
        </w:rPr>
        <w:fldChar w:fldCharType="end"/>
      </w:r>
      <w:r w:rsidR="003F22F2" w:rsidRPr="00CA7515">
        <w:rPr>
          <w:rFonts w:ascii="Times New Roman" w:hAnsi="Times New Roman" w:cs="Times New Roman"/>
          <w:color w:val="000000"/>
          <w:sz w:val="24"/>
          <w:szCs w:val="24"/>
        </w:rPr>
        <w:t>.</w:t>
      </w:r>
    </w:p>
    <w:p w:rsidR="007743BA" w:rsidRPr="00CA7515" w:rsidRDefault="007743BA" w:rsidP="00F1602D">
      <w:pPr>
        <w:spacing w:after="0" w:line="360" w:lineRule="auto"/>
        <w:jc w:val="both"/>
        <w:rPr>
          <w:rFonts w:ascii="Times New Roman" w:hAnsi="Times New Roman" w:cs="Times New Roman"/>
          <w:color w:val="000000"/>
          <w:sz w:val="24"/>
          <w:szCs w:val="24"/>
        </w:rPr>
      </w:pPr>
      <w:r w:rsidRPr="00CA7515">
        <w:rPr>
          <w:rFonts w:ascii="Times New Roman" w:hAnsi="Times New Roman" w:cs="Times New Roman"/>
          <w:color w:val="000000"/>
          <w:sz w:val="24"/>
          <w:szCs w:val="24"/>
        </w:rPr>
        <w:t>Rasio profitabilitas</w:t>
      </w:r>
      <w:r w:rsidR="005B129D" w:rsidRPr="00CA7515">
        <w:rPr>
          <w:rFonts w:ascii="Times New Roman" w:hAnsi="Times New Roman" w:cs="Times New Roman"/>
          <w:color w:val="000000"/>
          <w:sz w:val="24"/>
          <w:szCs w:val="24"/>
        </w:rPr>
        <w:t xml:space="preserve"> menunjukkan bahwa seberapa besar perusahaan mampu memperoleh laba, dimana banyak peneliti menggunakan proksi ini sebagai variabel yang memberi pengaruh positif dan signifikan terhadap peratingan sukuk yaitu menggunakan tingkat pengembalian aset atau </w:t>
      </w:r>
      <w:r w:rsidR="005B129D" w:rsidRPr="00CA7515">
        <w:rPr>
          <w:rFonts w:ascii="Times New Roman" w:hAnsi="Times New Roman" w:cs="Times New Roman"/>
          <w:i/>
          <w:color w:val="000000"/>
          <w:sz w:val="24"/>
          <w:szCs w:val="24"/>
        </w:rPr>
        <w:t>return on Asset</w:t>
      </w:r>
      <w:r w:rsidR="005B129D" w:rsidRPr="00CA7515">
        <w:rPr>
          <w:rFonts w:ascii="Times New Roman" w:hAnsi="Times New Roman" w:cs="Times New Roman"/>
          <w:color w:val="000000"/>
          <w:sz w:val="24"/>
          <w:szCs w:val="24"/>
        </w:rPr>
        <w:t xml:space="preserve"> ( ROA ) diantaranya yaitu </w:t>
      </w:r>
      <w:r w:rsidR="00683DB6" w:rsidRPr="00CA7515">
        <w:rPr>
          <w:rFonts w:ascii="Times New Roman" w:hAnsi="Times New Roman" w:cs="Times New Roman"/>
          <w:color w:val="000000"/>
          <w:sz w:val="24"/>
          <w:szCs w:val="24"/>
        </w:rPr>
        <w:fldChar w:fldCharType="begin" w:fldLock="1"/>
      </w:r>
      <w:r w:rsidR="001D0CB3" w:rsidRPr="00CA7515">
        <w:rPr>
          <w:rFonts w:ascii="Times New Roman" w:hAnsi="Times New Roman" w:cs="Times New Roman"/>
          <w:color w:val="000000"/>
          <w:sz w:val="24"/>
          <w:szCs w:val="24"/>
        </w:rPr>
        <w:instrText>ADDIN CSL_CITATION {"citationItems":[{"id":"ITEM-1","itemData":{"author":[{"dropping-particle":"","family":"Nurfa'izah","given":"","non-dropping-particle":"","parse-names":false,"suffix":""},{"dropping-particle":"","family":"Kaukab","given":"M. Elfan","non-dropping-particle":"","parse-names":false,"suffix":""},{"dropping-particle":"","family":"Efendi","given":"Bahtiar","non-dropping-particle":"","parse-names":false,"suffix":""}],"container-title":"Manarul Qur’an:Jurnal Ilmiah Studi Islam","id":"ITEM-1","issue":"1","issued":{"date-parts":[["2020"]]},"page":"20-34","title":"PERATINGAN SUKUK Nurfa ’ izah , M . Elfan Kaukab , Bahtiar Efendi","type":"article-journal","volume":"20"},"uris":["http://www.mendeley.com/documents/?uuid=9441e874-9605-4379-8dfc-6aa64d73a9ff","http://www.mendeley.com/documents/?uuid=30e08c54-913b-4760-b6ad-0813d3bd8b1b"]}],"mendeley":{"formattedCitation":"(Nurfa’izah et al., 2020)","plainTextFormattedCitation":"(Nurfa’izah et al., 2020)","previouslyFormattedCitation":"(Nurfa’izah et al., 2020)"},"properties":{"noteIndex":0},"schema":"https://github.com/citation-style-language/schema/raw/master/csl-citation.json"}</w:instrText>
      </w:r>
      <w:r w:rsidR="00683DB6" w:rsidRPr="00CA7515">
        <w:rPr>
          <w:rFonts w:ascii="Times New Roman" w:hAnsi="Times New Roman" w:cs="Times New Roman"/>
          <w:color w:val="000000"/>
          <w:sz w:val="24"/>
          <w:szCs w:val="24"/>
        </w:rPr>
        <w:fldChar w:fldCharType="separate"/>
      </w:r>
      <w:r w:rsidR="00A761E9" w:rsidRPr="00CA7515">
        <w:rPr>
          <w:rFonts w:ascii="Times New Roman" w:hAnsi="Times New Roman" w:cs="Times New Roman"/>
          <w:noProof/>
          <w:color w:val="000000"/>
          <w:sz w:val="24"/>
          <w:szCs w:val="24"/>
        </w:rPr>
        <w:t>(Nurfa’izah et al., 2020)</w:t>
      </w:r>
      <w:r w:rsidR="00683DB6" w:rsidRPr="00CA7515">
        <w:rPr>
          <w:rFonts w:ascii="Times New Roman" w:hAnsi="Times New Roman" w:cs="Times New Roman"/>
          <w:color w:val="000000"/>
          <w:sz w:val="24"/>
          <w:szCs w:val="24"/>
        </w:rPr>
        <w:fldChar w:fldCharType="end"/>
      </w:r>
      <w:r w:rsidR="00A761E9" w:rsidRPr="00CA7515">
        <w:rPr>
          <w:rFonts w:ascii="Times New Roman" w:hAnsi="Times New Roman" w:cs="Times New Roman"/>
          <w:color w:val="000000"/>
          <w:sz w:val="24"/>
          <w:szCs w:val="24"/>
        </w:rPr>
        <w:t xml:space="preserve"> </w:t>
      </w:r>
      <w:r w:rsidR="002C56B7" w:rsidRPr="00CA7515">
        <w:rPr>
          <w:rFonts w:ascii="Times New Roman" w:hAnsi="Times New Roman" w:cs="Times New Roman"/>
          <w:color w:val="000000"/>
          <w:sz w:val="24"/>
          <w:szCs w:val="24"/>
        </w:rPr>
        <w:t>yang meneliti profitabilitas di perusahaan yang dikeluarkan oleh PT PEFINDO dengan menggunakan alat analisis regresi data panel selama lima tahun menunjukkan hasil yang signifikan dan positif terhadap rating sukuk.</w:t>
      </w:r>
      <w:r w:rsidR="003A102F" w:rsidRPr="00CA7515">
        <w:rPr>
          <w:rFonts w:ascii="Times New Roman" w:hAnsi="Times New Roman" w:cs="Times New Roman"/>
          <w:color w:val="000000"/>
          <w:sz w:val="24"/>
          <w:szCs w:val="24"/>
        </w:rPr>
        <w:t xml:space="preserve"> Dengan menggunakan regresi logistic ordinal yang dilakukan oleh </w:t>
      </w:r>
      <w:r w:rsidR="00683DB6" w:rsidRPr="00CA7515">
        <w:rPr>
          <w:rFonts w:ascii="Times New Roman" w:hAnsi="Times New Roman" w:cs="Times New Roman"/>
          <w:color w:val="000000"/>
          <w:sz w:val="24"/>
          <w:szCs w:val="24"/>
        </w:rPr>
        <w:fldChar w:fldCharType="begin" w:fldLock="1"/>
      </w:r>
      <w:r w:rsidR="001D0CB3" w:rsidRPr="00CA7515">
        <w:rPr>
          <w:rFonts w:ascii="Times New Roman" w:hAnsi="Times New Roman" w:cs="Times New Roman"/>
          <w:color w:val="000000"/>
          <w:sz w:val="24"/>
          <w:szCs w:val="24"/>
        </w:rPr>
        <w:instrText>ADDIN CSL_CITATION {"citationItems":[{"id":"ITEM-1","itemData":{"DOI":"10.21043/aktsar.v3i1.7629","ISSN":"2622-2345","abstract":"The purpose of this research is to test the influence of profitability, solvability, liquidity, and growth to the Sharia bond’s rating which are listed in the Indonesia Stock Exchange and rated by PT Pefindo. The population of this research is non-financial companies that are listed in Indonesia Stock Exchange. The sampling of this research selected by purposive sampling. The method is a quantitative method. The data analysis technique is ordinal logistic regression using SPSS 23. The result shows that the profitability ratio has a significant positive influence on the rate of Sharia bond’s rating and liquidity ratio has a significant negative influence. While solvability and growth ratio don’t have any influence on the Sharia bond rating.","author":[{"dropping-particle":"","family":"Fitriani","given":"Pradini Rifki","non-dropping-particle":"","parse-names":false,"suffix":""},{"dropping-particle":"","family":"Andriyanto","given":"Irsad","non-dropping-particle":"","parse-names":false,"suffix":""},{"dropping-particle":"","family":"Ridwan","given":"Murtadho","non-dropping-particle":"","parse-names":false,"suffix":""}],"container-title":"AKTSAR: Jurnal Akuntansi Syariah","id":"ITEM-1","issue":"1","issued":{"date-parts":[["2020"]]},"page":"103-118","title":"Pengaruh Rasio Keuangan dan Pertumbuhan Perusahaan Terhadap Peringkat Obligasi Syariah","type":"article-journal","volume":"3"},"uris":["http://www.mendeley.com/documents/?uuid=c0dfd949-86f2-4cdb-8e44-6244140754f7","http://www.mendeley.com/documents/?uuid=a07a2bd1-3bc9-40d2-89bc-b8bf38af5178"]}],"mendeley":{"formattedCitation":"(Fitriani et al., 2020)","plainTextFormattedCitation":"(Fitriani et al., 2020)","previouslyFormattedCitation":"(Fitriani et al., 2020)"},"properties":{"noteIndex":0},"schema":"https://github.com/citation-style-language/schema/raw/master/csl-citation.json"}</w:instrText>
      </w:r>
      <w:r w:rsidR="00683DB6" w:rsidRPr="00CA7515">
        <w:rPr>
          <w:rFonts w:ascii="Times New Roman" w:hAnsi="Times New Roman" w:cs="Times New Roman"/>
          <w:color w:val="000000"/>
          <w:sz w:val="24"/>
          <w:szCs w:val="24"/>
        </w:rPr>
        <w:fldChar w:fldCharType="separate"/>
      </w:r>
      <w:r w:rsidR="003A102F" w:rsidRPr="00CA7515">
        <w:rPr>
          <w:rFonts w:ascii="Times New Roman" w:hAnsi="Times New Roman" w:cs="Times New Roman"/>
          <w:noProof/>
          <w:color w:val="000000"/>
          <w:sz w:val="24"/>
          <w:szCs w:val="24"/>
        </w:rPr>
        <w:t>(Fitriani et al., 2020)</w:t>
      </w:r>
      <w:r w:rsidR="00683DB6" w:rsidRPr="00CA7515">
        <w:rPr>
          <w:rFonts w:ascii="Times New Roman" w:hAnsi="Times New Roman" w:cs="Times New Roman"/>
          <w:color w:val="000000"/>
          <w:sz w:val="24"/>
          <w:szCs w:val="24"/>
        </w:rPr>
        <w:fldChar w:fldCharType="end"/>
      </w:r>
      <w:r w:rsidR="002C56B7" w:rsidRPr="00CA7515">
        <w:rPr>
          <w:rFonts w:ascii="Times New Roman" w:hAnsi="Times New Roman" w:cs="Times New Roman"/>
          <w:color w:val="000000"/>
          <w:sz w:val="24"/>
          <w:szCs w:val="24"/>
        </w:rPr>
        <w:t xml:space="preserve"> </w:t>
      </w:r>
      <w:r w:rsidR="003A102F" w:rsidRPr="00CA7515">
        <w:rPr>
          <w:rFonts w:ascii="Times New Roman" w:hAnsi="Times New Roman" w:cs="Times New Roman"/>
          <w:color w:val="000000"/>
          <w:sz w:val="24"/>
          <w:szCs w:val="24"/>
        </w:rPr>
        <w:t>juga menunjukkan bahwa profitabilitas yang diprosikan dengan ROA menunjukkan hubungan yang positif dan signifikan terhadap pemeringkatan sukuk.</w:t>
      </w:r>
      <w:r w:rsidR="007F4D63" w:rsidRPr="00CA7515">
        <w:rPr>
          <w:rFonts w:ascii="Times New Roman" w:hAnsi="Times New Roman" w:cs="Times New Roman"/>
          <w:color w:val="000000"/>
          <w:sz w:val="24"/>
          <w:szCs w:val="24"/>
        </w:rPr>
        <w:t xml:space="preserve"> Sejalan dengan penelitian tersebut, </w:t>
      </w:r>
      <w:r w:rsidR="00683DB6" w:rsidRPr="00CA7515">
        <w:rPr>
          <w:rFonts w:ascii="Times New Roman" w:hAnsi="Times New Roman" w:cs="Times New Roman"/>
          <w:color w:val="000000"/>
          <w:sz w:val="24"/>
          <w:szCs w:val="24"/>
        </w:rPr>
        <w:fldChar w:fldCharType="begin" w:fldLock="1"/>
      </w:r>
      <w:r w:rsidR="001D0CB3" w:rsidRPr="00CA7515">
        <w:rPr>
          <w:rFonts w:ascii="Times New Roman" w:hAnsi="Times New Roman" w:cs="Times New Roman"/>
          <w:color w:val="000000"/>
          <w:sz w:val="24"/>
          <w:szCs w:val="24"/>
        </w:rPr>
        <w:instrText>ADDIN CSL_CITATION {"citationItems":[{"id":"ITEM-1","itemData":{"DOI":"10.24127/jm.v14i1.443","ISSN":"1978-6573","abstract":"This study aims to examine the effects of profitability, liquidity, leverage, age of bondsand firmsize toward bond ratingin the financial sectors listed inIndonesia Stock Exchangeduring2015-2018using 86 samples chosen bypurposive sampling. Meanwhile, data analysis techniques used in this study were descriptive statistics,classic assumption tests, multiple linear regression analysisand hypothesis testing. The results of data analysis using regression analysis showed that profitability had not a significant negative effect on bond ratingin financial sectors, liquidity had a significant positive effect on bond ratings in financial sectors, leverage had a significant positive effect on bond rating in financial sectorand ageof bondhad a significant negative effect on bond ratingin financial sectors. While, firmsize had a significant negative effect on bond ratingin financial sectors.Keywords:Profitability, Liquidity, Leverage, Age of Bonds, FirmSize, Bond Rating","author":[{"dropping-particle":"","family":"Darmawan","given":"Akhmad","non-dropping-particle":"","parse-names":false,"suffix":""},{"dropping-particle":"","family":"Fayed","given":"Yudith Foran","non-dropping-particle":"Al","parse-names":false,"suffix":""},{"dropping-particle":"","family":"Bagis","given":"Fatmah","non-dropping-particle":"","parse-names":false,"suffix":""},{"dropping-particle":"","family":"Pratama","given":"Bima Cininttya","non-dropping-particle":"","parse-names":false,"suffix":""}],"container-title":"DERIVATIF: Jurnal Manajemen","id":"ITEM-1","issue":"1","issued":{"date-parts":[["2020"]]},"page":"99-114","title":"Pengaruh Profitabilitas, Likuiditas, Leverage, Umur Obligasi Dan Ukuran Perusahaan Terhadap Peringkat Obligasi Pada Sektor Keuangan Yang Terdapat Di Bei Tahun 2015-2018","type":"article-journal","volume":"14"},"uris":["http://www.mendeley.com/documents/?uuid=faf36d78-cb75-467a-9c8b-1c2a8eba0786","http://www.mendeley.com/documents/?uuid=cd84f478-1e00-4aeb-a29c-4bc074da00f4"]}],"mendeley":{"formattedCitation":"(Darmawan et al., 2020)","plainTextFormattedCitation":"(Darmawan et al., 2020)","previouslyFormattedCitation":"(Darmawan et al., 2020)"},"properties":{"noteIndex":0},"schema":"https://github.com/citation-style-language/schema/raw/master/csl-citation.json"}</w:instrText>
      </w:r>
      <w:r w:rsidR="00683DB6" w:rsidRPr="00CA7515">
        <w:rPr>
          <w:rFonts w:ascii="Times New Roman" w:hAnsi="Times New Roman" w:cs="Times New Roman"/>
          <w:color w:val="000000"/>
          <w:sz w:val="24"/>
          <w:szCs w:val="24"/>
        </w:rPr>
        <w:fldChar w:fldCharType="separate"/>
      </w:r>
      <w:r w:rsidR="007F4D63" w:rsidRPr="00CA7515">
        <w:rPr>
          <w:rFonts w:ascii="Times New Roman" w:hAnsi="Times New Roman" w:cs="Times New Roman"/>
          <w:noProof/>
          <w:color w:val="000000"/>
          <w:sz w:val="24"/>
          <w:szCs w:val="24"/>
        </w:rPr>
        <w:t>(Darmawan et al., 2020)</w:t>
      </w:r>
      <w:r w:rsidR="00683DB6" w:rsidRPr="00CA7515">
        <w:rPr>
          <w:rFonts w:ascii="Times New Roman" w:hAnsi="Times New Roman" w:cs="Times New Roman"/>
          <w:color w:val="000000"/>
          <w:sz w:val="24"/>
          <w:szCs w:val="24"/>
        </w:rPr>
        <w:fldChar w:fldCharType="end"/>
      </w:r>
      <w:r w:rsidR="007F4D63" w:rsidRPr="00CA7515">
        <w:rPr>
          <w:rFonts w:ascii="Times New Roman" w:hAnsi="Times New Roman" w:cs="Times New Roman"/>
          <w:color w:val="000000"/>
          <w:sz w:val="24"/>
          <w:szCs w:val="24"/>
        </w:rPr>
        <w:t xml:space="preserve"> menguji 86 sampel perusahaan dengan menggunakan regresi linier berganda memberi kesimpulan bahwa rating sukuk dapat dipengaruhi oleh profitabilitas peruhaan. Penelitian yang memiliki hasil yang serupa yaitu </w:t>
      </w:r>
      <w:r w:rsidR="00683DB6" w:rsidRPr="00CA7515">
        <w:rPr>
          <w:rFonts w:ascii="Times New Roman" w:hAnsi="Times New Roman" w:cs="Times New Roman"/>
          <w:color w:val="000000"/>
          <w:sz w:val="24"/>
          <w:szCs w:val="24"/>
        </w:rPr>
        <w:fldChar w:fldCharType="begin" w:fldLock="1"/>
      </w:r>
      <w:r w:rsidR="001D0CB3" w:rsidRPr="00CA7515">
        <w:rPr>
          <w:rFonts w:ascii="Times New Roman" w:hAnsi="Times New Roman" w:cs="Times New Roman"/>
          <w:color w:val="000000"/>
          <w:sz w:val="24"/>
          <w:szCs w:val="24"/>
        </w:rPr>
        <w:instrText>ADDIN CSL_CITATION {"citationItems":[{"id":"ITEM-1","itemData":{"abstract":"In this thesis, the author examines the variables that can affect the bond ratings issued by rating agency PT. PEFINDO on non-financial companies and non-services that are listed in the Indonesia Stock Exchange. Variables that are used to influence bond ratings that leverage ratio, liquidity ratio, profitability, productivity ratio, firm size, maturity and independent commissioners. The samples used were 116 with conventional bonds, to publish financial statements, have complete data, have positive earnings and bonds with AAA-BBB ratings during the observation period 2004 to 2013. Testing the hypothesis in this study using logistic regression. The results showed there are several variables that can affect the bond ratings and there are several variables that do not affect the bond ratings. Variables that can affect the bond ratings of variable leverage ratios, profitability ratios, company size, maturity, and independent commissioner. Meanwhile, the variables that do not affect the bond ratings of variable liquidity ratio and the productivity ratio.","author":[{"dropping-particle":"","family":"Tensia","given":"Kurnia Oktavianti","non-dropping-particle":"","parse-names":false,"suffix":""},{"dropping-particle":"","family":"Yaya","given":"Rizal","non-dropping-particle":"","parse-names":false,"suffix":""},{"dropping-particle":"","family":"Supriyono","given":"Edi","non-dropping-particle":"","parse-names":false,"suffix":""}],"container-title":"JBTI : Jurnal Bisnis Teori dan Implementasi","id":"ITEM-1","issue":"2","issued":{"date-parts":[["2015"]]},"page":"184-206","title":"Variabel – Variabel Yang Dapat Memengaruhi Peringkat Obligasi (Studi Kasus Perusahaan Non Keuangan dan Non Jasa yang Terdaftar di Bursa Efek Indonesia)","type":"article-journal","volume":"6"},"uris":["http://www.mendeley.com/documents/?uuid=6773be91-e79a-464d-96fd-aab06a571a52","http://www.mendeley.com/documents/?uuid=9f23a0b6-5813-4714-a1a8-d91b0536f15d"]},{"id":"ITEM-2","itemData":{"ISBN":"9789793649993","abstract":"ABSTRAK This study aims to determine the effect of profitability,leverage, liquidity, and productivity in the bond rating to non financing companies listed in Indonesian stock Exchange an is registered in the ratings of bonds issued by PT. PEFINDO period 2011-2015. In this study the sample were 163 non financing companies. The sampling method used purposive sampling with the observation period from 2011 to 2015. Relationship and (or) influence between variable is described by using multiple linier regression analysis. The result indicted that 1) Profitability had significant positive 2) Leverage had significant negative 3) Liquidity had insignificantly and Productifity had insignificant in the bond rating.","author":[{"dropping-particle":"","family":"Kurniawan","given":"Adeka Titis","non-dropping-particle":"","parse-names":false,"suffix":""},{"dropping-particle":"","family":"Suwarti","given":"Titiek","non-dropping-particle":"","parse-names":false,"suffix":""}],"container-title":"Prosiding Seminar Nasional Multi Disiplin Ilmu &amp;Call for Papers Unisbank Ke-3","id":"ITEM-2","issue":"3","issued":{"date-parts":[["2017"]]},"page":"435-443","title":"Pengaruh profitabilitas , leverage, likuditas dan produktifitas terhadap peringkat obligasi","type":"article-journal","volume":"3"},"uris":["http://www.mendeley.com/documents/?uuid=924698a0-2b4f-42f1-a559-443d10e1c597","http://www.mendeley.com/documents/?uuid=05191dbd-a1ca-44ca-bbb0-173277b6d78f"]},{"id":"ITEM-3","itemData":{"abstract":"This study aims to determine the effect of profitabily, leverage, liquidity, solvability, PER, produktifity, secure, maturity and auditor reputation of bonds in the bond rating to non financial and no banking bond companies listed in Indonesia Stock Exchange and is registered in the ratings of bonds issued by PT.PEFINDO period 2009 to 2011. In this study the sample were 163 bonds. The sampling technique is determined using targeted sampling (purposive sampling), whereas the method of analysis used factor analysis and logistic regression analysis. By using analysis factor variabel profitabily, leverage, liquidity, solvability, maturity and auditor reputation is a factor can be used to predict bond rating. Logistic regression is employed to see the effect of profitabily, leverage, liquidity, and auditor reputation to the prediction of bond rating. While the solvability and maturity does not affect the prediction of bond. Keywords: bond rating, profitabily, leverage, liquidity, solvability, PER,productifity, secure, maturity and auditor reputation","author":[{"dropping-particle":"","family":"Widowati","given":"Dewi","non-dropping-particle":"","parse-names":false,"suffix":""},{"dropping-particle":"","family":"Nugrahanti","given":"Yeterina","non-dropping-particle":"","parse-names":false,"suffix":""},{"dropping-particle":"","family":"Kristanto","given":"Ari Budi","non-dropping-particle":"","parse-names":false,"suffix":""}],"container-title":"Jurnal Manajemen","id":"ITEM-3","issue":"1","issued":{"date-parts":[["2013"]]},"page":"35-54","title":"Analisis Faktor Keuangan dan Non Keuangan yang Berpengaruh pada Prediksi Peringkat Obligasi di Indonesia","type":"article-journal","volume":"13"},"uris":["http://www.mendeley.com/documents/?uuid=73609799-da48-4b7b-b68b-445440721bde","http://www.mendeley.com/documents/?uuid=25ae3aff-18d8-4500-a192-3ba8f402e710"]},{"id":"ITEM-4","itemData":{"author":[{"dropping-particle":"","family":"Astuti","given":"Ratna Puji","non-dropping-particle":"","parse-names":false,"suffix":""}],"container-title":"Jurnal Ilmu Manajemen dan Akuntansi Terapan (JIMAT)","id":"ITEM-4","issue":"1","issued":{"date-parts":[["2017"]]},"page":"80-94","title":"PENGARUH LIKUIDITAS, PRODUKTIVITAS, PROFITABILITAS, TERHADAP PERINGKAT SUKUK Ratna Puji Astuti Magister Akuntansi, STIE Darmaputra Semarang","type":"article-journal","volume":"8"},"uris":["http://www.mendeley.com/documents/?uuid=ed63a613-3481-4417-8fad-c1639b97a8b9","http://www.mendeley.com/documents/?uuid=4b020d06-d18f-4a00-ae73-657f498408b1"]},{"id":"ITEM-5","itemData":{"DOI":"10.21009/wahana.012/1.2","ISSN":"2302-1810","abstract":"The purpose of this research is to find out the effect between the profitability, firm size, productivity, and auditor reputation toward rating sukuk. Rating sukuk is the dependent variables in this research were measured by scoring technique based on Pefindo’s rating. For the independent variables in this research, using profitability were measured by return of equity ratio, firm size were measured by natural logarithm of total asset, productivity were measured by comparison sales with employees, auditor reputation using dummy method. This research using secondary data which is non bank companies from Indonesian Stock Exchange Listed Company and rated by Pefindo in 2009-2013. While the sampling method used was purposive method which is overall 35 sample choose. This research uses logistic ordinal regression to test the hypothesis with SPSS computer program.\r The research result show that produktivity and auditor reputation partially have a significant negative influence toward rating sukuk, while profitability and firm size have no significant influence toward rating sukuk.","author":[{"dropping-particle":"","family":"Pranoto","given":"Galih Estu","non-dropping-particle":"","parse-names":false,"suffix":""},{"dropping-particle":"","family":"Anggraini","given":"Ratna","non-dropping-particle":"","parse-names":false,"suffix":""},{"dropping-particle":"","family":"Takidah","given":"Erika","non-dropping-particle":"","parse-names":false,"suffix":""}],"container-title":"Jurnal Wahana Akuntansi","id":"ITEM-5","issue":"1","issued":{"date-parts":[["2017"]]},"page":"13","title":"Pengaruh Profitabilitas, Ukuran Perusahaan, Produktivitas, Dan Reputasi Auditor Terhadap Peringkat Sukuk","type":"article-journal","volume":"12"},"uris":["http://www.mendeley.com/documents/?uuid=f67fab56-78a2-4ae8-8c40-5cafff5e6798","http://www.mendeley.com/documents/?uuid=42b15fe6-e751-4302-89b0-a00fc505c91f"]},{"id":"ITEM-6","itemData":{"DOI":"10.29040/jap.v18i01.90","ISSN":"1412-629X","abstract":"This research aims to find out if there is liquidity ratio, the ratio of influence productivity, pofitabilityratio, and the ratio of solvability against ranking sukuk made on companies listed at the IDX in 2011-2015. Type of this research is quantitative research. The sample used in this study was 14 companies that issue the  sukuk  and  listed  on  the  Indonesia  stock  exchange  in  2011-2015,  with purposive sampling method sampling. Methods of data analysis used in this study was multiple linear regression test. Based on the results of the research that has been done, then it can be taken a few conclusions, namely: Liquidity ratio does not affect the ranking of sukuk. Productivity ratio to rank sukuk, so the magnitude of this productivity ratio illustrates the effectiveness of the management of the company and so did to rank sukuk. Profitability ratio did not affect the ranking of sukuk. Solvability ratio effect on the ranking of sukuk.Key Word : Sukuk, Liquidity, Productivity, Solvability.","author":[{"dropping-particle":"","family":"Kartika Hendra Titisari","given":"Endah Winanti, Siti Nurlaela,","non-dropping-particle":"","parse-names":false,"suffix":""}],"container-title":"Jurnal Akuntansi Dan Pajak","id":"ITEM-6","issue":"01","issued":{"date-parts":[["2017"]]},"page":"130-139","title":"Pengaruh Rasiolikuiditas, Rasio Produktivitas, Rasio Profitabilitas, Dan Rasio Solvabilitas Terhadap Peringkat Sukuk","type":"article-journal","volume":"18"},"uris":["http://www.mendeley.com/documents/?uuid=554618f7-6a02-4224-a67e-a719e1a452bc","http://www.mendeley.com/documents/?uuid=1ee108e4-c122-42e6-af2a-bdd27a93e0e0"]},{"id":"ITEM-7","itemData":{"author":[{"dropping-particle":"","family":"Afiani","given":"D","non-dropping-particle":"","parse-names":false,"suffix":""}],"container-title":"Accounting Analysis Journal","id":"ITEM-7","issue":"1","issued":{"date-parts":[["2013"]]},"title":"Pengaruh Likuiditas, Produktifitas, Profitabilitas, dan Leverage Terhadap Peringkat Sukuk (Studi Empiris pada Bank Umum Syariah dan Unit Usaha Syariah Periode 2008-2010)","type":"article-journal","volume":"2"},"uris":["http://www.mendeley.com/documents/?uuid=4f22c9ab-d94d-4031-bed6-d45cacc698ef","http://www.mendeley.com/documents/?uuid=80dddfb6-1176-4938-a3c5-08af11401ed4"]},{"id":"ITEM-8","itemData":{"abstract":"Penelitian ini bertujuan untuk memberikan bukti empiris tentang faktor yang mempengaruhi peringkat sukuk korporasi di Indonesia. Penelitian ini mengkaji peran rasio keuangan yang meliputi: rasio profitabilitas, rasio likuiditas, rasio laverage, dan pendapatan bunga dari perusahaan. Metode penelitian ini menggunakan purposive sampling, dengan kreteria: 1) perusahaan memiliki laporan tahunan 2010-2013, 2) perusahaan pada waktu untuk menerbitkan laporan tahunan, 3) Peringkat Sukuk perusahaan, diterbitkan dari PT.PEFINDO 2010-2013. Penelitian ini menggunakan regresi logistik ordinal (PLUM) untuk menguji hipotesis. Hasil penelitian ini menunjukan rasio laverage 5% signifikan dan rasio liqudity berpengaruh signifikan terhadap Peringkat sukuk. Dan signifikan 10%, rasio profitabilitas dan pendapatan bunga berpengaruh signifikan terhadap Peringkat sukuk. Secara serempak variabel berpengaruh signifikan terhadap prediksi Peringkat sukuk.","author":[{"dropping-particle":"","family":"Pebruary","given":"Silviana","non-dropping-particle":"","parse-names":false,"suffix":""}],"container-title":"Dinamika Ekonomi &amp; Bisnis","id":"ITEM-8","issue":"1","issued":{"date-parts":[["2016"]]},"page":"95-112","title":"LEVERAGE DAN PENDAPATAN BUNGA TERHADAP RATING SUKUK KORPORASI PERIODE 2010-2013 Silviana Pebruary Universitas Islam Nahdlatul Ulama Jepara Email : pebruary.silvi02@gmail.com","type":"article-journal","volume":"13"},"uris":["http://www.mendeley.com/documents/?uuid=ca7483c4-7b96-4e53-b313-5a17991acb83","http://www.mendeley.com/documents/?uuid=be44dadf-0fa9-451e-9df9-fcb1c5b64ff4"]},{"id":"ITEM-9","itemData":{"DOI":"10.15548/al-masraf.v4i2.267","ISSN":"2528-5629","abstract":"This study aims to determine the effect of profitability, leverage, firm size, and growth of the company to the sukuk ratings. The main purpose of this rating is to provide information to investors about the state of sukuk issuers and what risks will be borne, so that can be used as consideration of investors in investing. The sample in this research is sukuk issuer company rated by rating agency Fitch Rating period 2013-2016. Samples were chosen using purposive sampling method and 15 companies were selected. Data analysis was done by multiple linear regression model and using SPSS 22.0 software. The results of this study indicate that the profitability and firm size have a positive and significant impact on the rating of sukuk. Leverage has a negative and significant impact on the sukuk rating. While the growth of the company has a positive effect is not significant on the rating of sukuk","author":[{"dropping-particle":"","family":"Muhammad","given":"Rifqi","non-dropping-particle":"","parse-names":false,"suffix":""},{"dropping-particle":"","family":"Biyantoro","given":"Cahyaningtyas Tirza Silvani","non-dropping-particle":"","parse-names":false,"suffix":""}],"container-title":"Al-Masraf : Jurnal Lembaga Keuangan dan Perbankan","id":"ITEM-9","issue":"2","issued":{"date-parts":[["2019"]]},"page":"187-200","title":"Faktor-Faktor Yang Mempengaruhi Peringkat Sukuk (Studi Empiris Perusahaan Yang Diperingkat Fitch Rating)","type":"article-journal","volume":"4"},"uris":["http://www.mendeley.com/documents/?uuid=4d31ef29-6713-4651-8c0f-2392274d84a7","http://www.mendeley.com/documents/?uuid=15eec795-33be-4642-8452-5677769c75bf","http://www.mendeley.com/documents/?uuid=19fe76b9-b45e-44d8-a720-315232b2ec01"]},{"id":"ITEM-10","itemData":{"DOI":"10.36407/serambi.v1i3.132","abstract":"Purpose- This study is to examine the effect of return on assets (ROA) and debt to equity ratio (DER) on the rank of Sukuk listed on the Indonesia Stock Exchange (IDX).\r Methods- Data were collected by purposive sampling method with the number of companies sampled in the study were 7 companies with observations for 5 years.\r Findings- Results indicate that ROA and DER are proven to have a significant effect on Sukuk ratings.\r Implications- This study can be an evaluation for investors to determine investment decisions, especially Sukuk in Indonesia.","author":[{"dropping-particle":"","family":"Cahyati","given":"Amalia","non-dropping-particle":"","parse-names":false,"suffix":""},{"dropping-particle":"","family":"Nurnasrina","given":"Nurnasrina","non-dropping-particle":"","parse-names":false,"suffix":""}],"container-title":"SERAMBI: Jurnal Ekonomi Manajemen dan Bisnis Islam","id":"ITEM-10","issue":"3","issued":{"date-parts":[["2019"]]},"page":"101-110","title":"Peringkat Sukuk Berdasarkan Return on Asset dan Debt to Equity Ratio","type":"article-journal","volume":"1"},"uris":["http://www.mendeley.com/documents/?uuid=b39d9981-1e27-4dae-86b8-f1f8df1bbceb","http://www.mendeley.com/documents/?uuid=b518d0eb-3ae6-4503-b8cb-a81746240aec","http://www.mendeley.com/documents/?uuid=12c63777-23be-4f66-a7e8-bf1feef44807"]}],"mendeley":{"formattedCitation":"(Afiani, 2013; Astuti, 2017; Cahyati &amp; Nurnasrina, 2019; Kartika Hendra Titisari, 2017; Kurniawan &amp; Suwarti, 2017; Muhammad &amp; Biyantoro, 2019; Pebruary, 2016; Pranoto et al., 2017; Tensia et al., 2015; Widowati et al., 2013)","plainTextFormattedCitation":"(Afiani, 2013; Astuti, 2017; Cahyati &amp; Nurnasrina, 2019; Kartika Hendra Titisari, 2017; Kurniawan &amp; Suwarti, 2017; Muhammad &amp; Biyantoro, 2019; Pebruary, 2016; Pranoto et al., 2017; Tensia et al., 2015; Widowati et al., 2013)","previouslyFormattedCitation":"(Afiani, 2013; Astuti, 2017; Cahyati &amp; Nurnasrina, 2019; Kartika Hendra Titisari, 2017; Kurniawan &amp; Suwarti, 2017; Muhammad &amp; Biyantoro, 2019; Pebruary, 2016; Pranoto et al., 2017; Tensia et al., 2015; Widowati et al., 2013)"},"properties":{"noteIndex":0},"schema":"https://github.com/citation-style-language/schema/raw/master/csl-citation.json"}</w:instrText>
      </w:r>
      <w:r w:rsidR="00683DB6" w:rsidRPr="00CA7515">
        <w:rPr>
          <w:rFonts w:ascii="Times New Roman" w:hAnsi="Times New Roman" w:cs="Times New Roman"/>
          <w:color w:val="000000"/>
          <w:sz w:val="24"/>
          <w:szCs w:val="24"/>
        </w:rPr>
        <w:fldChar w:fldCharType="separate"/>
      </w:r>
      <w:r w:rsidR="007F4D63" w:rsidRPr="00CA7515">
        <w:rPr>
          <w:rFonts w:ascii="Times New Roman" w:hAnsi="Times New Roman" w:cs="Times New Roman"/>
          <w:noProof/>
          <w:color w:val="000000"/>
          <w:sz w:val="24"/>
          <w:szCs w:val="24"/>
        </w:rPr>
        <w:t>(Afiani, 2013; Astuti, 2017; Cahyati &amp; Nurnasrina, 2019; Kartika Hendra Titisari, 2017; Kurniawan &amp; Suwarti, 2017; Muhammad &amp; Biyantoro, 2019; Pebruary, 2016; Pranoto et al., 2017; Tensia et al., 2015; Widowati et al., 2013)</w:t>
      </w:r>
      <w:r w:rsidR="00683DB6" w:rsidRPr="00CA7515">
        <w:rPr>
          <w:rFonts w:ascii="Times New Roman" w:hAnsi="Times New Roman" w:cs="Times New Roman"/>
          <w:color w:val="000000"/>
          <w:sz w:val="24"/>
          <w:szCs w:val="24"/>
        </w:rPr>
        <w:fldChar w:fldCharType="end"/>
      </w:r>
      <w:r w:rsidR="00D55767" w:rsidRPr="00CA7515">
        <w:rPr>
          <w:rFonts w:ascii="Times New Roman" w:hAnsi="Times New Roman" w:cs="Times New Roman"/>
          <w:color w:val="000000"/>
          <w:sz w:val="24"/>
          <w:szCs w:val="24"/>
        </w:rPr>
        <w:t>, sedangkan peneliti</w:t>
      </w:r>
      <w:r w:rsidR="00CB1255" w:rsidRPr="00CA7515">
        <w:rPr>
          <w:rFonts w:ascii="Times New Roman" w:hAnsi="Times New Roman" w:cs="Times New Roman"/>
          <w:color w:val="000000"/>
          <w:sz w:val="24"/>
          <w:szCs w:val="24"/>
        </w:rPr>
        <w:t xml:space="preserve"> yang menemukan bahwa rasio profitabilitas tidak memberi pengaruh terhadap rating sukuk yaitu </w:t>
      </w:r>
      <w:r w:rsidR="00683DB6" w:rsidRPr="00CA7515">
        <w:rPr>
          <w:rFonts w:ascii="Times New Roman" w:hAnsi="Times New Roman" w:cs="Times New Roman"/>
          <w:color w:val="000000"/>
          <w:sz w:val="24"/>
          <w:szCs w:val="24"/>
        </w:rPr>
        <w:fldChar w:fldCharType="begin" w:fldLock="1"/>
      </w:r>
      <w:r w:rsidR="001D0CB3" w:rsidRPr="00CA7515">
        <w:rPr>
          <w:rFonts w:ascii="Times New Roman" w:hAnsi="Times New Roman" w:cs="Times New Roman"/>
          <w:color w:val="000000"/>
          <w:sz w:val="24"/>
          <w:szCs w:val="24"/>
        </w:rPr>
        <w:instrText>ADDIN CSL_CITATION {"citationItems":[{"id":"ITEM-1","itemData":{"author":[{"dropping-particle":"","family":"Malia","given":"Lidiya","non-dropping-particle":"","parse-names":false,"suffix":""},{"dropping-particle":"","family":"Andayani","given":"","non-dropping-particle":"","parse-names":false,"suffix":""}],"container-title":"Jurnal Ilmu &amp; Riset Akuntansi","id":"ITEM-1","issue":"11","issued":{"date-parts":[["2015"]]},"page":"1-15","title":"Pengaruh Rasio Keuangan Terhadap Peringkat Sukuk","type":"article-journal","volume":"4"},"uris":["http://www.mendeley.com/documents/?uuid=647683c3-77a0-4878-9749-887ac897cda0","http://www.mendeley.com/documents/?uuid=91091735-2399-4c68-a756-0491d054ac6b"]},{"id":"ITEM-2","itemData":{"DOI":"10.20473/vol7iss20209pp1786-1803","ISSN":"2407-1935","abstract":"ABSTRAKPenelitian ini bertujuan untuk mengetahui pengaruh ukuran perusahaan, likuiditas, leverage, profitabilitas, corporate governance, dan jenis sukuk terhadap rating sukuk korporasi di Indonesia rating sukuk di peringkat oleh PT. Pemeringkat Efek Indonesia (PEFINDO). Total sampel yang digunakan sebanyak 115 sampel sukuk yang masih beredar pada periode 2014-2018. Penelitian menggunakan pendekatan kuantitatif dengan teknik analisis regresi logistik ordinal. Hasil pengujian model statistik regresi logistik ordinal menemukan bahwa variabel yang berpengaruh terhadap tinggi rendahnya probabilitas rating sukuk korporasi di Indonesia meliputi ukuran perusahaan, likuiditas, corporate governance, dan jenis sukuk. Leverage, Profitabilitas dan jenis sukuk mudharabah tidak berpengaruh secara signifikan terhadap probabilitas tinggi rendahnya rating sukuk korporasi.Kata Kunci: Sukuk, Rating, Regresi Logistik Ordinal ABSTRACTThis paper aims to determine the effect of company size, liquidity, leverage, profitability, corporate governance, and types of sukuk to corporate sukuk ratings in Indonesia. Sukuk ratings rated by PT. Pemeringkat Efek Indonesia (PEFINDO). The total sample used is 115 samples of sukuk that still circulating in the period 2014-2018. This study uses a quantitative approach with ordinal logistic regression. The results of the ordinal logistic regression test found that variables that influence the probability of high and low corporate sukuk ratings in Indonesia are company size, liquidity, corporate governance and types of sukuk. Leverage, profitability, mudharabah sukuk are factors that have no significant effect on the probability of high and low corporates sukuk ratings. Keywords: Sukuk, Rating, Ordinal Logistic Regression","author":[{"dropping-particle":"","family":"Rukmana","given":"Ayu Dwi","non-dropping-particle":"","parse-names":false,"suffix":""},{"dropping-particle":"","family":"Laila","given":"Nisful","non-dropping-particle":"","parse-names":false,"suffix":""}],"container-title":"Jurnal Ekonomi Syariah Teori dan Terapan","id":"ITEM-2","issue":"9","issued":{"date-parts":[["2020"]]},"page":"1786-1803","title":"Pengaruh Ukuran Perusahaan, Likuiditas, Leverage, Profitabilitas, Corporate Governance, Dan Jenis Sukuk Terhadap Rating Sukuk Korporasi Di Indonesia","type":"article-journal","volume":"7"},"uris":["http://www.mendeley.com/documents/?uuid=afe23d87-0ff0-49bc-9cc7-570793156fc5","http://www.mendeley.com/documents/?uuid=2d1af797-35cc-4789-b40f-1321703f9430"]}],"mendeley":{"formattedCitation":"(Malia &amp; Andayani, 2015; Rukmana &amp; Laila, 2020)","plainTextFormattedCitation":"(Malia &amp; Andayani, 2015; Rukmana &amp; Laila, 2020)","previouslyFormattedCitation":"(Malia &amp; Andayani, 2015; Rukmana &amp; Laila, 2020)"},"properties":{"noteIndex":0},"schema":"https://github.com/citation-style-language/schema/raw/master/csl-citation.json"}</w:instrText>
      </w:r>
      <w:r w:rsidR="00683DB6" w:rsidRPr="00CA7515">
        <w:rPr>
          <w:rFonts w:ascii="Times New Roman" w:hAnsi="Times New Roman" w:cs="Times New Roman"/>
          <w:color w:val="000000"/>
          <w:sz w:val="24"/>
          <w:szCs w:val="24"/>
        </w:rPr>
        <w:fldChar w:fldCharType="separate"/>
      </w:r>
      <w:r w:rsidR="00CB1255" w:rsidRPr="00CA7515">
        <w:rPr>
          <w:rFonts w:ascii="Times New Roman" w:hAnsi="Times New Roman" w:cs="Times New Roman"/>
          <w:noProof/>
          <w:color w:val="000000"/>
          <w:sz w:val="24"/>
          <w:szCs w:val="24"/>
        </w:rPr>
        <w:t>(Malia &amp; Andayani, 2015; Rukmana &amp; Laila, 2020)</w:t>
      </w:r>
      <w:r w:rsidR="00683DB6" w:rsidRPr="00CA7515">
        <w:rPr>
          <w:rFonts w:ascii="Times New Roman" w:hAnsi="Times New Roman" w:cs="Times New Roman"/>
          <w:color w:val="000000"/>
          <w:sz w:val="24"/>
          <w:szCs w:val="24"/>
        </w:rPr>
        <w:fldChar w:fldCharType="end"/>
      </w:r>
      <w:r w:rsidR="00CB1255" w:rsidRPr="00CA7515">
        <w:rPr>
          <w:rFonts w:ascii="Times New Roman" w:hAnsi="Times New Roman" w:cs="Times New Roman"/>
          <w:color w:val="000000"/>
          <w:sz w:val="24"/>
          <w:szCs w:val="24"/>
        </w:rPr>
        <w:t>.</w:t>
      </w:r>
      <w:r w:rsidR="00B17286" w:rsidRPr="00CA7515">
        <w:rPr>
          <w:rFonts w:ascii="Times New Roman" w:hAnsi="Times New Roman" w:cs="Times New Roman"/>
          <w:color w:val="000000"/>
          <w:sz w:val="24"/>
          <w:szCs w:val="24"/>
        </w:rPr>
        <w:t xml:space="preserve"> Berdasarkan pada literature review diatas maka penelitian ini menghipotesiskan bahwa :</w:t>
      </w:r>
    </w:p>
    <w:p w:rsidR="00B17286" w:rsidRPr="00CA7515" w:rsidRDefault="00B17286" w:rsidP="00F1602D">
      <w:pPr>
        <w:spacing w:after="0" w:line="360" w:lineRule="auto"/>
        <w:jc w:val="both"/>
        <w:rPr>
          <w:rFonts w:ascii="Times New Roman" w:hAnsi="Times New Roman" w:cs="Times New Roman"/>
          <w:b/>
          <w:color w:val="000000"/>
          <w:sz w:val="24"/>
          <w:szCs w:val="24"/>
        </w:rPr>
      </w:pPr>
      <w:r w:rsidRPr="00CA7515">
        <w:rPr>
          <w:rFonts w:ascii="Times New Roman" w:hAnsi="Times New Roman" w:cs="Times New Roman"/>
          <w:b/>
          <w:color w:val="000000"/>
          <w:sz w:val="24"/>
          <w:szCs w:val="24"/>
        </w:rPr>
        <w:t>H1 : Profitabilitas memiliki pengaruh siginifikan terhadap peringkat Sukuk Perbankan Syariah</w:t>
      </w:r>
    </w:p>
    <w:p w:rsidR="00F02D3A" w:rsidRPr="00CA7515" w:rsidRDefault="00F02D3A" w:rsidP="00F1602D">
      <w:pPr>
        <w:spacing w:after="0" w:line="360" w:lineRule="auto"/>
        <w:jc w:val="both"/>
        <w:rPr>
          <w:rFonts w:ascii="Times New Roman" w:hAnsi="Times New Roman" w:cs="Times New Roman"/>
          <w:b/>
          <w:color w:val="000000"/>
          <w:sz w:val="24"/>
          <w:szCs w:val="24"/>
        </w:rPr>
      </w:pPr>
    </w:p>
    <w:p w:rsidR="007743BA" w:rsidRPr="00CA7515" w:rsidRDefault="007743BA" w:rsidP="00F1602D">
      <w:pPr>
        <w:spacing w:after="0" w:line="360" w:lineRule="auto"/>
        <w:jc w:val="both"/>
        <w:rPr>
          <w:rFonts w:ascii="Times New Roman" w:hAnsi="Times New Roman" w:cs="Times New Roman"/>
          <w:color w:val="000000"/>
          <w:sz w:val="24"/>
          <w:szCs w:val="24"/>
        </w:rPr>
      </w:pPr>
      <w:r w:rsidRPr="00CA7515">
        <w:rPr>
          <w:rFonts w:ascii="Times New Roman" w:hAnsi="Times New Roman" w:cs="Times New Roman"/>
          <w:color w:val="000000"/>
          <w:sz w:val="24"/>
          <w:szCs w:val="24"/>
        </w:rPr>
        <w:t>Rasio likuiditas</w:t>
      </w:r>
      <w:r w:rsidR="00E53F8C" w:rsidRPr="00CA7515">
        <w:rPr>
          <w:rFonts w:ascii="Times New Roman" w:hAnsi="Times New Roman" w:cs="Times New Roman"/>
          <w:color w:val="000000"/>
          <w:sz w:val="24"/>
          <w:szCs w:val="24"/>
        </w:rPr>
        <w:t xml:space="preserve"> merupakan suatu kemampuan institusi memenuhi kewajiban hutang jangka pendek sesuai jatuh tempo, dimana para peneliti menggunakan rasio ini untuk memprediksi naik-turunnya posisi sukuk dengan menggunakan proksi </w:t>
      </w:r>
      <w:r w:rsidR="00E53F8C" w:rsidRPr="00CA7515">
        <w:rPr>
          <w:rFonts w:ascii="Times New Roman" w:hAnsi="Times New Roman" w:cs="Times New Roman"/>
          <w:i/>
          <w:color w:val="000000"/>
          <w:sz w:val="24"/>
          <w:szCs w:val="24"/>
        </w:rPr>
        <w:t xml:space="preserve">Current Ratio (CR) </w:t>
      </w:r>
      <w:r w:rsidR="00683DB6" w:rsidRPr="00CA7515">
        <w:rPr>
          <w:rFonts w:ascii="Times New Roman" w:hAnsi="Times New Roman" w:cs="Times New Roman"/>
          <w:i/>
          <w:color w:val="000000"/>
          <w:sz w:val="24"/>
          <w:szCs w:val="24"/>
        </w:rPr>
        <w:fldChar w:fldCharType="begin" w:fldLock="1"/>
      </w:r>
      <w:r w:rsidR="001D0CB3" w:rsidRPr="00CA7515">
        <w:rPr>
          <w:rFonts w:ascii="Times New Roman" w:hAnsi="Times New Roman" w:cs="Times New Roman"/>
          <w:i/>
          <w:color w:val="000000"/>
          <w:sz w:val="24"/>
          <w:szCs w:val="24"/>
        </w:rPr>
        <w:instrText>ADDIN CSL_CITATION {"citationItems":[{"id":"ITEM-1","itemData":{"author":[{"dropping-particle":"","family":"Murhardi","given":"W. R.","non-dropping-particle":"","parse-names":false,"suffix":""}],"id":"ITEM-1","issued":{"date-parts":[["2013"]]},"publisher":"Salemba Empat","publisher-place":"Jakarta","title":"Analisis Laporan Keuangan, Proyeksi dan Valuasi Saham","type":"book"},"uris":["http://www.mendeley.com/documents/?uuid=7737f916-9d83-4241-ac57-e84c0dcdc778","http://www.mendeley.com/documents/?uuid=44695cdb-7b6c-4bcb-bc37-e50ce6430149"]}],"mendeley":{"formattedCitation":"(Murhardi, 2013)","plainTextFormattedCitation":"(Murhardi, 2013)","previouslyFormattedCitation":"(Murhardi, 2013)"},"properties":{"noteIndex":0},"schema":"https://github.com/citation-style-language/schema/raw/master/csl-citation.json"}</w:instrText>
      </w:r>
      <w:r w:rsidR="00683DB6" w:rsidRPr="00CA7515">
        <w:rPr>
          <w:rFonts w:ascii="Times New Roman" w:hAnsi="Times New Roman" w:cs="Times New Roman"/>
          <w:i/>
          <w:color w:val="000000"/>
          <w:sz w:val="24"/>
          <w:szCs w:val="24"/>
        </w:rPr>
        <w:fldChar w:fldCharType="separate"/>
      </w:r>
      <w:r w:rsidR="00E53F8C" w:rsidRPr="00CA7515">
        <w:rPr>
          <w:rFonts w:ascii="Times New Roman" w:hAnsi="Times New Roman" w:cs="Times New Roman"/>
          <w:noProof/>
          <w:color w:val="000000"/>
          <w:sz w:val="24"/>
          <w:szCs w:val="24"/>
        </w:rPr>
        <w:t>(Murhardi, 2013)</w:t>
      </w:r>
      <w:r w:rsidR="00683DB6" w:rsidRPr="00CA7515">
        <w:rPr>
          <w:rFonts w:ascii="Times New Roman" w:hAnsi="Times New Roman" w:cs="Times New Roman"/>
          <w:i/>
          <w:color w:val="000000"/>
          <w:sz w:val="24"/>
          <w:szCs w:val="24"/>
        </w:rPr>
        <w:fldChar w:fldCharType="end"/>
      </w:r>
      <w:r w:rsidR="00E53F8C" w:rsidRPr="00CA7515">
        <w:rPr>
          <w:rFonts w:ascii="Times New Roman" w:hAnsi="Times New Roman" w:cs="Times New Roman"/>
          <w:i/>
          <w:color w:val="000000"/>
          <w:sz w:val="24"/>
          <w:szCs w:val="24"/>
        </w:rPr>
        <w:t xml:space="preserve"> </w:t>
      </w:r>
      <w:r w:rsidR="00E53F8C" w:rsidRPr="00CA7515">
        <w:rPr>
          <w:rFonts w:ascii="Times New Roman" w:hAnsi="Times New Roman" w:cs="Times New Roman"/>
          <w:color w:val="000000"/>
          <w:sz w:val="24"/>
          <w:szCs w:val="24"/>
        </w:rPr>
        <w:t xml:space="preserve">yang menunjukkan bahwa rasio dengan proksi tersebut memberi pengaruh terhadap rating sukuk, diantara peneliti tersebut yaitu </w:t>
      </w:r>
      <w:r w:rsidR="00683DB6" w:rsidRPr="00CA7515">
        <w:rPr>
          <w:rFonts w:ascii="Times New Roman" w:hAnsi="Times New Roman" w:cs="Times New Roman"/>
          <w:color w:val="000000"/>
          <w:sz w:val="24"/>
          <w:szCs w:val="24"/>
        </w:rPr>
        <w:fldChar w:fldCharType="begin" w:fldLock="1"/>
      </w:r>
      <w:r w:rsidR="001D0CB3" w:rsidRPr="00CA7515">
        <w:rPr>
          <w:rFonts w:ascii="Times New Roman" w:hAnsi="Times New Roman" w:cs="Times New Roman"/>
          <w:color w:val="000000"/>
          <w:sz w:val="24"/>
          <w:szCs w:val="24"/>
        </w:rPr>
        <w:instrText>ADDIN CSL_CITATION {"citationItems":[{"id":"ITEM-1","itemData":{"DOI":"10.36407/serambi.v1i3.132","abstract":"Purpose- This study is to examine the effect of return on assets (ROA) and debt to equity ratio (DER) on the rank of Sukuk listed on the Indonesia Stock Exchange (IDX).\r Methods- Data were collected by purposive sampling method with the number of companies sampled in the study were 7 companies with observations for 5 years.\r Findings- Results indicate that ROA and DER are proven to have a significant effect on Sukuk ratings.\r Implications- This study can be an evaluation for investors to determine investment decisions, especially Sukuk in Indonesia.","author":[{"dropping-particle":"","family":"Cahyati","given":"Amalia","non-dropping-particle":"","parse-names":false,"suffix":""},{"dropping-particle":"","family":"Nurnasrina","given":"Nurnasrina","non-dropping-particle":"","parse-names":false,"suffix":""}],"container-title":"SERAMBI: Jurnal Ekonomi Manajemen dan Bisnis Islam","id":"ITEM-1","issue":"3","issued":{"date-parts":[["2019"]]},"page":"101-110","title":"Peringkat Sukuk Berdasarkan Return on Asset dan Debt to Equity Ratio","type":"article-journal","volume":"1"},"uris":["http://www.mendeley.com/documents/?uuid=b39d9981-1e27-4dae-86b8-f1f8df1bbceb","http://www.mendeley.com/documents/?uuid=b518d0eb-3ae6-4503-b8cb-a81746240aec"]}],"mendeley":{"formattedCitation":"(Cahyati &amp; Nurnasrina, 2019)","plainTextFormattedCitation":"(Cahyati &amp; Nurnasrina, 2019)","previouslyFormattedCitation":"(Cahyati &amp; Nurnasrina, 2019)"},"properties":{"noteIndex":0},"schema":"https://github.com/citation-style-language/schema/raw/master/csl-citation.json"}</w:instrText>
      </w:r>
      <w:r w:rsidR="00683DB6" w:rsidRPr="00CA7515">
        <w:rPr>
          <w:rFonts w:ascii="Times New Roman" w:hAnsi="Times New Roman" w:cs="Times New Roman"/>
          <w:color w:val="000000"/>
          <w:sz w:val="24"/>
          <w:szCs w:val="24"/>
        </w:rPr>
        <w:fldChar w:fldCharType="separate"/>
      </w:r>
      <w:r w:rsidR="00E53F8C" w:rsidRPr="00CA7515">
        <w:rPr>
          <w:rFonts w:ascii="Times New Roman" w:hAnsi="Times New Roman" w:cs="Times New Roman"/>
          <w:noProof/>
          <w:color w:val="000000"/>
          <w:sz w:val="24"/>
          <w:szCs w:val="24"/>
        </w:rPr>
        <w:t>(Cahyati &amp; Nurnasrina, 2019)</w:t>
      </w:r>
      <w:r w:rsidR="00683DB6" w:rsidRPr="00CA7515">
        <w:rPr>
          <w:rFonts w:ascii="Times New Roman" w:hAnsi="Times New Roman" w:cs="Times New Roman"/>
          <w:color w:val="000000"/>
          <w:sz w:val="24"/>
          <w:szCs w:val="24"/>
        </w:rPr>
        <w:fldChar w:fldCharType="end"/>
      </w:r>
      <w:r w:rsidR="00E53F8C" w:rsidRPr="00CA7515">
        <w:rPr>
          <w:rFonts w:ascii="Times New Roman" w:hAnsi="Times New Roman" w:cs="Times New Roman"/>
          <w:color w:val="000000"/>
          <w:sz w:val="24"/>
          <w:szCs w:val="24"/>
        </w:rPr>
        <w:t xml:space="preserve"> dengan menggunakan regresi data panel selama lima tahun dengan tujuh perusahaan bahwa rasio likuiditas memberikan pengaruh terhadap peratingan sukuk, hal tersebut juga didukung oleh hasil riset </w:t>
      </w:r>
      <w:r w:rsidR="00683DB6" w:rsidRPr="00CA7515">
        <w:rPr>
          <w:rFonts w:ascii="Times New Roman" w:hAnsi="Times New Roman" w:cs="Times New Roman"/>
          <w:color w:val="000000"/>
          <w:sz w:val="24"/>
          <w:szCs w:val="24"/>
        </w:rPr>
        <w:fldChar w:fldCharType="begin" w:fldLock="1"/>
      </w:r>
      <w:r w:rsidR="001D0CB3" w:rsidRPr="00CA7515">
        <w:rPr>
          <w:rFonts w:ascii="Times New Roman" w:hAnsi="Times New Roman" w:cs="Times New Roman"/>
          <w:color w:val="000000"/>
          <w:sz w:val="24"/>
          <w:szCs w:val="24"/>
        </w:rPr>
        <w:instrText>ADDIN CSL_CITATION {"citationItems":[{"id":"ITEM-1","itemData":{"DOI":"10.24127/jm.v14i1.443","ISSN":"1978-6573","abstract":"This study aims to examine the effects of profitability, liquidity, leverage, age of bondsand firmsize toward bond ratingin the financial sectors listed inIndonesia Stock Exchangeduring2015-2018using 86 samples chosen bypurposive sampling. Meanwhile, data analysis techniques used in this study were descriptive statistics,classic assumption tests, multiple linear regression analysisand hypothesis testing. The results of data analysis using regression analysis showed that profitability had not a significant negative effect on bond ratingin financial sectors, liquidity had a significant positive effect on bond ratings in financial sectors, leverage had a significant positive effect on bond rating in financial sectorand ageof bondhad a significant negative effect on bond ratingin financial sectors. While, firmsize had a significant negative effect on bond ratingin financial sectors.Keywords:Profitability, Liquidity, Leverage, Age of Bonds, FirmSize, Bond Rating","author":[{"dropping-particle":"","family":"Darmawan","given":"Akhmad","non-dropping-particle":"","parse-names":false,"suffix":""},{"dropping-particle":"","family":"Fayed","given":"Yudith Foran","non-dropping-particle":"Al","parse-names":false,"suffix":""},{"dropping-particle":"","family":"Bagis","given":"Fatmah","non-dropping-particle":"","parse-names":false,"suffix":""},{"dropping-particle":"","family":"Pratama","given":"Bima Cininttya","non-dropping-particle":"","parse-names":false,"suffix":""}],"container-title":"DERIVATIF: Jurnal Manajemen","id":"ITEM-1","issue":"1","issued":{"date-parts":[["2020"]]},"page":"99-114","title":"Pengaruh Profitabilitas, Likuiditas, Leverage, Umur Obligasi Dan Ukuran Perusahaan Terhadap Peringkat Obligasi Pada Sektor Keuangan Yang Terdapat Di Bei Tahun 2015-2018","type":"article-journal","volume":"14"},"uris":["http://www.mendeley.com/documents/?uuid=faf36d78-cb75-467a-9c8b-1c2a8eba0786","http://www.mendeley.com/documents/?uuid=cd84f478-1e00-4aeb-a29c-4bc074da00f4"]}],"mendeley":{"formattedCitation":"(Darmawan et al., 2020)","plainTextFormattedCitation":"(Darmawan et al., 2020)","previouslyFormattedCitation":"(Darmawan et al., 2020)"},"properties":{"noteIndex":0},"schema":"https://github.com/citation-style-language/schema/raw/master/csl-citation.json"}</w:instrText>
      </w:r>
      <w:r w:rsidR="00683DB6" w:rsidRPr="00CA7515">
        <w:rPr>
          <w:rFonts w:ascii="Times New Roman" w:hAnsi="Times New Roman" w:cs="Times New Roman"/>
          <w:color w:val="000000"/>
          <w:sz w:val="24"/>
          <w:szCs w:val="24"/>
        </w:rPr>
        <w:fldChar w:fldCharType="separate"/>
      </w:r>
      <w:r w:rsidR="00E53F8C" w:rsidRPr="00CA7515">
        <w:rPr>
          <w:rFonts w:ascii="Times New Roman" w:hAnsi="Times New Roman" w:cs="Times New Roman"/>
          <w:noProof/>
          <w:color w:val="000000"/>
          <w:sz w:val="24"/>
          <w:szCs w:val="24"/>
        </w:rPr>
        <w:t>(Darmawan et al., 2020)</w:t>
      </w:r>
      <w:r w:rsidR="00683DB6" w:rsidRPr="00CA7515">
        <w:rPr>
          <w:rFonts w:ascii="Times New Roman" w:hAnsi="Times New Roman" w:cs="Times New Roman"/>
          <w:color w:val="000000"/>
          <w:sz w:val="24"/>
          <w:szCs w:val="24"/>
        </w:rPr>
        <w:fldChar w:fldCharType="end"/>
      </w:r>
      <w:r w:rsidR="00E53F8C" w:rsidRPr="00CA7515">
        <w:rPr>
          <w:rFonts w:ascii="Times New Roman" w:hAnsi="Times New Roman" w:cs="Times New Roman"/>
          <w:color w:val="000000"/>
          <w:sz w:val="24"/>
          <w:szCs w:val="24"/>
        </w:rPr>
        <w:t xml:space="preserve"> yang memberi hasil serupa bahwa dengan menganalisis sampel yang lebih banyak yaitu 86 perusahaan dan alat analisis yang sama bahwa proksi CR mempunyai pengaruh yang positif dan </w:t>
      </w:r>
      <w:r w:rsidR="00E53F8C" w:rsidRPr="00CA7515">
        <w:rPr>
          <w:rFonts w:ascii="Times New Roman" w:hAnsi="Times New Roman" w:cs="Times New Roman"/>
          <w:color w:val="000000"/>
          <w:sz w:val="24"/>
          <w:szCs w:val="24"/>
        </w:rPr>
        <w:lastRenderedPageBreak/>
        <w:t>signifikan terhadap peringkat sukuk.</w:t>
      </w:r>
      <w:r w:rsidR="00497572" w:rsidRPr="00CA7515">
        <w:rPr>
          <w:rFonts w:ascii="Times New Roman" w:hAnsi="Times New Roman" w:cs="Times New Roman"/>
          <w:color w:val="000000"/>
          <w:sz w:val="24"/>
          <w:szCs w:val="24"/>
        </w:rPr>
        <w:t xml:space="preserve"> Dengan alat analisis regresi logistic ordinal dan 64 sampel emiten penerbit sukuk yang diteliti oleh </w:t>
      </w:r>
      <w:r w:rsidR="00683DB6" w:rsidRPr="00CA7515">
        <w:rPr>
          <w:rFonts w:ascii="Times New Roman" w:hAnsi="Times New Roman" w:cs="Times New Roman"/>
          <w:color w:val="000000"/>
          <w:sz w:val="24"/>
          <w:szCs w:val="24"/>
        </w:rPr>
        <w:fldChar w:fldCharType="begin" w:fldLock="1"/>
      </w:r>
      <w:r w:rsidR="001D0CB3" w:rsidRPr="00CA7515">
        <w:rPr>
          <w:rFonts w:ascii="Times New Roman" w:hAnsi="Times New Roman" w:cs="Times New Roman"/>
          <w:color w:val="000000"/>
          <w:sz w:val="24"/>
          <w:szCs w:val="24"/>
        </w:rPr>
        <w:instrText>ADDIN CSL_CITATION {"citationItems":[{"id":"ITEM-1","itemData":{"abstract":"Penelitian ini bertujuan untuk menguji pengaruh leverage, kepemilikan institusional, kepemilikan manajerial, komisaris independen, dan reputasi auditor terhadap peringkat sukuk. Variabel dependen pada penelitian ini adalah peringkat sukuk. Sedangkan variabel independen adalah leverage, kepemilikan institusional, kepemilikan manajerial, komisaris independen, dan reputasi auditor. Populasi penelitian adalah sukuk yang diterbitkan oleh perusahaan penerbit sukuk yang terdaftar di Bursa Efek Indonesia selama periode 2013- 2016. Metode sampel dilakukan dengan purposive sampling dan diperoleh 64 sampel. Data yang digunakan adalah data sekunder seperti laporan tahunan perusahaan yang terdaftar di Bursa Efek Indonesia selama periode 2013-2016, data statistik sukuk, dan data peringkat sukuk. Metode analisis yang digunakan dalam penelitian ini adalah regresi logistik ordinal. Hasil pengujian dari penelitian ini menunjukkan bahwa leverage dan komisaris independen memiliki efek negatif pada peringkat sukuk. Sedangkan kepemilikan institusional, kepemilikan manajerial, dan reputasi auditor tidak berpengaruh pada peringkat sukuk.","author":[{"dropping-particle":"","family":"Melinda","given":"Dita","non-dropping-particle":"","parse-names":false,"suffix":""},{"dropping-particle":"","family":"Wardani","given":"Marita Kusuma","non-dropping-particle":"","parse-names":false,"suffix":""}],"container-title":"KOMPARTEMEN: Jurnal Ilmiah Akuntansi","id":"ITEM-1","issue":"2","issued":{"date-parts":[["2018"]]},"page":"69-90","title":"Faktor-faktor yang mempengaruhi peringkat sukuk pada perushaan penerbit sukuk di Bursa Efek Indonesia","type":"article-journal","volume":"17"},"uris":["http://www.mendeley.com/documents/?uuid=f84c8245-b803-43b8-bc87-0b8831bda8cb","http://www.mendeley.com/documents/?uuid=5339ceb4-8be9-42f5-a0b4-a6b3b2d63f8a"]}],"mendeley":{"formattedCitation":"(Melinda &amp; Wardani, 2018)","plainTextFormattedCitation":"(Melinda &amp; Wardani, 2018)","previouslyFormattedCitation":"(Melinda &amp; Wardani, 2018)"},"properties":{"noteIndex":0},"schema":"https://github.com/citation-style-language/schema/raw/master/csl-citation.json"}</w:instrText>
      </w:r>
      <w:r w:rsidR="00683DB6" w:rsidRPr="00CA7515">
        <w:rPr>
          <w:rFonts w:ascii="Times New Roman" w:hAnsi="Times New Roman" w:cs="Times New Roman"/>
          <w:color w:val="000000"/>
          <w:sz w:val="24"/>
          <w:szCs w:val="24"/>
        </w:rPr>
        <w:fldChar w:fldCharType="separate"/>
      </w:r>
      <w:r w:rsidR="00497572" w:rsidRPr="00CA7515">
        <w:rPr>
          <w:rFonts w:ascii="Times New Roman" w:hAnsi="Times New Roman" w:cs="Times New Roman"/>
          <w:noProof/>
          <w:color w:val="000000"/>
          <w:sz w:val="24"/>
          <w:szCs w:val="24"/>
        </w:rPr>
        <w:t>(Melinda &amp; Wardani, 2018)</w:t>
      </w:r>
      <w:r w:rsidR="00683DB6" w:rsidRPr="00CA7515">
        <w:rPr>
          <w:rFonts w:ascii="Times New Roman" w:hAnsi="Times New Roman" w:cs="Times New Roman"/>
          <w:color w:val="000000"/>
          <w:sz w:val="24"/>
          <w:szCs w:val="24"/>
        </w:rPr>
        <w:fldChar w:fldCharType="end"/>
      </w:r>
      <w:r w:rsidR="00497572" w:rsidRPr="00CA7515">
        <w:rPr>
          <w:rFonts w:ascii="Times New Roman" w:hAnsi="Times New Roman" w:cs="Times New Roman"/>
          <w:color w:val="000000"/>
          <w:sz w:val="24"/>
          <w:szCs w:val="24"/>
        </w:rPr>
        <w:t xml:space="preserve"> menunjukkan kesimpulan bahwa rasio likuiditas mempunyai pengaruh terhadap rating sukuk yang positif dan signifikan. Peneliti lain yang mempunyai hasil yang serupa yaitu rasio likuiditas berpengaruh terhadap rating sukuk yaitu </w:t>
      </w:r>
      <w:r w:rsidR="00683DB6" w:rsidRPr="00CA7515">
        <w:rPr>
          <w:rFonts w:ascii="Times New Roman" w:hAnsi="Times New Roman" w:cs="Times New Roman"/>
          <w:color w:val="000000"/>
          <w:sz w:val="24"/>
          <w:szCs w:val="24"/>
        </w:rPr>
        <w:fldChar w:fldCharType="begin" w:fldLock="1"/>
      </w:r>
      <w:r w:rsidR="001D0CB3" w:rsidRPr="00CA7515">
        <w:rPr>
          <w:rFonts w:ascii="Times New Roman" w:hAnsi="Times New Roman" w:cs="Times New Roman"/>
          <w:color w:val="000000"/>
          <w:sz w:val="24"/>
          <w:szCs w:val="24"/>
        </w:rPr>
        <w:instrText>ADDIN CSL_CITATION {"citationItems":[{"id":"ITEM-1","itemData":{"author":[{"dropping-particle":"","family":"Nurfa'izah","given":"","non-dropping-particle":"","parse-names":false,"suffix":""},{"dropping-particle":"","family":"Kaukab","given":"M. Elfan","non-dropping-particle":"","parse-names":false,"suffix":""},{"dropping-particle":"","family":"Efendi","given":"Bahtiar","non-dropping-particle":"","parse-names":false,"suffix":""}],"container-title":"Manarul Qur’an:Jurnal Ilmiah Studi Islam","id":"ITEM-1","issue":"1","issued":{"date-parts":[["2020"]]},"page":"20-34","title":"PERATINGAN SUKUK Nurfa ’ izah , M . Elfan Kaukab , Bahtiar Efendi","type":"article-journal","volume":"20"},"uris":["http://www.mendeley.com/documents/?uuid=9441e874-9605-4379-8dfc-6aa64d73a9ff","http://www.mendeley.com/documents/?uuid=30e08c54-913b-4760-b6ad-0813d3bd8b1b"]},{"id":"ITEM-2","itemData":{"abstract":"In this thesis, the author examines the variables that can affect the bond ratings issued by rating agency PT. PEFINDO on non-financial companies and non-services that are listed in the Indonesia Stock Exchange. Variables that are used to influence bond ratings that leverage ratio, liquidity ratio, profitability, productivity ratio, firm size, maturity and independent commissioners. The samples used were 116 with conventional bonds, to publish financial statements, have complete data, have positive earnings and bonds with AAA-BBB ratings during the observation period 2004 to 2013. Testing the hypothesis in this study using logistic regression. The results showed there are several variables that can affect the bond ratings and there are several variables that do not affect the bond ratings. Variables that can affect the bond ratings of variable leverage ratios, profitability ratios, company size, maturity, and independent commissioner. Meanwhile, the variables that do not affect the bond ratings of variable liquidity ratio and the productivity ratio.","author":[{"dropping-particle":"","family":"Tensia","given":"Kurnia Oktavianti","non-dropping-particle":"","parse-names":false,"suffix":""},{"dropping-particle":"","family":"Yaya","given":"Rizal","non-dropping-particle":"","parse-names":false,"suffix":""},{"dropping-particle":"","family":"Supriyono","given":"Edi","non-dropping-particle":"","parse-names":false,"suffix":""}],"container-title":"JBTI : Jurnal Bisnis Teori dan Implementasi","id":"ITEM-2","issue":"2","issued":{"date-parts":[["2015"]]},"page":"184-206","title":"Variabel – Variabel Yang Dapat Memengaruhi Peringkat Obligasi (Studi Kasus Perusahaan Non Keuangan dan Non Jasa yang Terdaftar di Bursa Efek Indonesia)","type":"article-journal","volume":"6"},"uris":["http://www.mendeley.com/documents/?uuid=9f23a0b6-5813-4714-a1a8-d91b0536f15d","http://www.mendeley.com/documents/?uuid=6773be91-e79a-464d-96fd-aab06a571a52","http://www.mendeley.com/documents/?uuid=f160b2d5-fc6c-4295-8c3d-46a7e2c1bf6c"]},{"id":"ITEM-3","itemData":{"ISBN":"9789793649993","abstract":"ABSTRAK This study aims to determine the effect of profitability,leverage, liquidity, and productivity in the bond rating to non financing companies listed in Indonesian stock Exchange an is registered in the ratings of bonds issued by PT. PEFINDO period 2011-2015. In this study the sample were 163 non financing companies. The sampling method used purposive sampling with the observation period from 2011 to 2015. Relationship and (or) influence between variable is described by using multiple linier regression analysis. The result indicted that 1) Profitability had significant positive 2) Leverage had significant negative 3) Liquidity had insignificantly and Productifity had insignificant in the bond rating.","author":[{"dropping-particle":"","family":"Kurniawan","given":"Adeka Titis","non-dropping-particle":"","parse-names":false,"suffix":""},{"dropping-particle":"","family":"Suwarti","given":"Titiek","non-dropping-particle":"","parse-names":false,"suffix":""}],"container-title":"Prosiding Seminar Nasional Multi Disiplin Ilmu &amp;Call for Papers Unisbank Ke-3","id":"ITEM-3","issue":"3","issued":{"date-parts":[["2017"]]},"page":"435-443","title":"Pengaruh profitabilitas , leverage, likuditas dan produktifitas terhadap peringkat obligasi","type":"article-journal","volume":"3"},"uris":["http://www.mendeley.com/documents/?uuid=05191dbd-a1ca-44ca-bbb0-173277b6d78f","http://www.mendeley.com/documents/?uuid=924698a0-2b4f-42f1-a559-443d10e1c597","http://www.mendeley.com/documents/?uuid=7b6a3b91-182b-4c02-b3f3-c65d7e0e3d8b"]},{"id":"ITEM-4","itemData":{"abstract":"Penelitian ini bertujuan untuk memberikan bukti empiris tentang faktor yang mempengaruhi peringkat sukuk korporasi di Indonesia. Penelitian ini mengkaji peran rasio keuangan yang meliputi: rasio profitabilitas, rasio likuiditas, rasio laverage, dan pendapatan bunga dari perusahaan. Metode penelitian ini menggunakan purposive sampling, dengan kreteria: 1) perusahaan memiliki laporan tahunan 2010-2013, 2) perusahaan pada waktu untuk menerbitkan laporan tahunan, 3) Peringkat Sukuk perusahaan, diterbitkan dari PT.PEFINDO 2010-2013. Penelitian ini menggunakan regresi logistik ordinal (PLUM) untuk menguji hipotesis. Hasil penelitian ini menunjukan rasio laverage 5% signifikan dan rasio liqudity berpengaruh signifikan terhadap Peringkat sukuk. Dan signifikan 10%, rasio profitabilitas dan pendapatan bunga berpengaruh signifikan terhadap Peringkat sukuk. Secara serempak variabel berpengaruh signifikan terhadap prediksi Peringkat sukuk.","author":[{"dropping-particle":"","family":"Pebruary","given":"Silviana","non-dropping-particle":"","parse-names":false,"suffix":""}],"container-title":"Dinamika Ekonomi &amp; Bisnis","id":"ITEM-4","issue":"1","issued":{"date-parts":[["2016"]]},"page":"95-112","title":"LEVERAGE DAN PENDAPATAN BUNGA TERHADAP RATING SUKUK KORPORASI PERIODE 2010-2013 Silviana Pebruary Universitas Islam Nahdlatul Ulama Jepara Email : pebruary.silvi02@gmail.com","type":"article-journal","volume":"13"},"uris":["http://www.mendeley.com/documents/?uuid=ca7483c4-7b96-4e53-b313-5a17991acb83","http://www.mendeley.com/documents/?uuid=be44dadf-0fa9-451e-9df9-fcb1c5b64ff4","http://www.mendeley.com/documents/?uuid=b5a988f4-e8aa-44d4-b405-62f9ae766107"]},{"id":"ITEM-5","itemData":{"abstract":"This study aims to determine the effect of profitabily, leverage, liquidity, solvability, PER, produktifity, secure, maturity and auditor reputation of bonds in the bond rating to non financial and no banking bond companies listed in Indonesia Stock Exchange and is registered in the ratings of bonds issued by PT.PEFINDO period 2009 to 2011. In this study the sample were 163 bonds. The sampling technique is determined using targeted sampling (purposive sampling), whereas the method of analysis used factor analysis and logistic regression analysis. By using analysis factor variabel profitabily, leverage, liquidity, solvability, maturity and auditor reputation is a factor can be used to predict bond rating. Logistic regression is employed to see the effect of profitabily, leverage, liquidity, and auditor reputation to the prediction of bond rating. While the solvability and maturity does not affect the prediction of bond. Keywords: bond rating, profitabily, leverage, liquidity, solvability, PER,productifity, secure, maturity and auditor reputation","author":[{"dropping-particle":"","family":"Widowati","given":"Dewi","non-dropping-particle":"","parse-names":false,"suffix":""},{"dropping-particle":"","family":"Nugrahanti","given":"Yeterina","non-dropping-particle":"","parse-names":false,"suffix":""},{"dropping-particle":"","family":"Kristanto","given":"Ari Budi","non-dropping-particle":"","parse-names":false,"suffix":""}],"container-title":"Jurnal Manajemen","id":"ITEM-5","issue":"1","issued":{"date-parts":[["2013"]]},"page":"35-54","title":"Analisis Faktor Keuangan dan Non Keuangan yang Berpengaruh pada Prediksi Peringkat Obligasi di Indonesia","type":"article-journal","volume":"13"},"uris":["http://www.mendeley.com/documents/?uuid=25ae3aff-18d8-4500-a192-3ba8f402e710","http://www.mendeley.com/documents/?uuid=73609799-da48-4b7b-b68b-445440721bde","http://www.mendeley.com/documents/?uuid=87dcef8b-3ae9-4b7b-b6e7-d367569bf8a0"]},{"id":"ITEM-6","itemData":{"DOI":"10.15548/al-masraf.v4i2.267","ISSN":"2528-5629","abstract":"This study aims to determine the effect of profitability, leverage, firm size, and growth of the company to the sukuk ratings. The main purpose of this rating is to provide information to investors about the state of sukuk issuers and what risks will be borne, so that can be used as consideration of investors in investing. The sample in this research is sukuk issuer company rated by rating agency Fitch Rating period 2013-2016. Samples were chosen using purposive sampling method and 15 companies were selected. Data analysis was done by multiple linear regression model and using SPSS 22.0 software. The results of this study indicate that the profitability and firm size have a positive and significant impact on the rating of sukuk. Leverage has a negative and significant impact on the sukuk rating. While the growth of the company has a positive effect is not significant on the rating of sukuk","author":[{"dropping-particle":"","family":"Muhammad","given":"Rifqi","non-dropping-particle":"","parse-names":false,"suffix":""},{"dropping-particle":"","family":"Biyantoro","given":"Cahyaningtyas Tirza Silvani","non-dropping-particle":"","parse-names":false,"suffix":""}],"container-title":"Al-Masraf : Jurnal Lembaga Keuangan dan Perbankan","id":"ITEM-6","issue":"2","issued":{"date-parts":[["2019"]]},"page":"187-200","title":"Faktor-Faktor Yang Mempengaruhi Peringkat Sukuk (Studi Empiris Perusahaan Yang Diperingkat Fitch Rating)","type":"article-journal","volume":"4"},"uris":["http://www.mendeley.com/documents/?uuid=4d31ef29-6713-4651-8c0f-2392274d84a7","http://www.mendeley.com/documents/?uuid=15eec795-33be-4642-8452-5677769c75bf","http://www.mendeley.com/documents/?uuid=61f59bc7-005a-4109-a5d8-1ea3e65061ee"]}],"mendeley":{"formattedCitation":"(Kurniawan &amp; Suwarti, 2017; Muhammad &amp; Biyantoro, 2019; Nurfa’izah et al., 2020; Pebruary, 2016; Tensia et al., 2015; Widowati et al., 2013)","plainTextFormattedCitation":"(Kurniawan &amp; Suwarti, 2017; Muhammad &amp; Biyantoro, 2019; Nurfa’izah et al., 2020; Pebruary, 2016; Tensia et al., 2015; Widowati et al., 2013)","previouslyFormattedCitation":"(Kurniawan &amp; Suwarti, 2017; Muhammad &amp; Biyantoro, 2019; Nurfa’izah et al., 2020; Pebruary, 2016; Tensia et al., 2015; Widowati et al., 2013)"},"properties":{"noteIndex":0},"schema":"https://github.com/citation-style-language/schema/raw/master/csl-citation.json"}</w:instrText>
      </w:r>
      <w:r w:rsidR="00683DB6" w:rsidRPr="00CA7515">
        <w:rPr>
          <w:rFonts w:ascii="Times New Roman" w:hAnsi="Times New Roman" w:cs="Times New Roman"/>
          <w:color w:val="000000"/>
          <w:sz w:val="24"/>
          <w:szCs w:val="24"/>
        </w:rPr>
        <w:fldChar w:fldCharType="separate"/>
      </w:r>
      <w:r w:rsidR="00497572" w:rsidRPr="00CA7515">
        <w:rPr>
          <w:rFonts w:ascii="Times New Roman" w:hAnsi="Times New Roman" w:cs="Times New Roman"/>
          <w:noProof/>
          <w:color w:val="000000"/>
          <w:sz w:val="24"/>
          <w:szCs w:val="24"/>
        </w:rPr>
        <w:t>(Kurniawan &amp; Suwarti, 2017; Muhammad &amp; Biyantoro, 2019; Nurfa’izah et al., 2020; Pebruary, 2016; Tensia et al., 2015; Widowati et al., 2013)</w:t>
      </w:r>
      <w:r w:rsidR="00683DB6" w:rsidRPr="00CA7515">
        <w:rPr>
          <w:rFonts w:ascii="Times New Roman" w:hAnsi="Times New Roman" w:cs="Times New Roman"/>
          <w:color w:val="000000"/>
          <w:sz w:val="24"/>
          <w:szCs w:val="24"/>
        </w:rPr>
        <w:fldChar w:fldCharType="end"/>
      </w:r>
      <w:r w:rsidR="00497572" w:rsidRPr="00CA7515">
        <w:rPr>
          <w:rFonts w:ascii="Times New Roman" w:hAnsi="Times New Roman" w:cs="Times New Roman"/>
          <w:color w:val="000000"/>
          <w:sz w:val="24"/>
          <w:szCs w:val="24"/>
        </w:rPr>
        <w:t xml:space="preserve">, sedangkan hasil yang berbeda dimana rasio ini tidak memberi pengaruh terhadap pemeringkatan sukuk telah dihasilkan oleh </w:t>
      </w:r>
      <w:r w:rsidR="00683DB6" w:rsidRPr="00CA7515">
        <w:rPr>
          <w:rFonts w:ascii="Times New Roman" w:hAnsi="Times New Roman" w:cs="Times New Roman"/>
          <w:color w:val="000000"/>
          <w:sz w:val="24"/>
          <w:szCs w:val="24"/>
        </w:rPr>
        <w:fldChar w:fldCharType="begin" w:fldLock="1"/>
      </w:r>
      <w:r w:rsidR="001D0CB3" w:rsidRPr="00CA7515">
        <w:rPr>
          <w:rFonts w:ascii="Times New Roman" w:hAnsi="Times New Roman" w:cs="Times New Roman"/>
          <w:color w:val="000000"/>
          <w:sz w:val="24"/>
          <w:szCs w:val="24"/>
        </w:rPr>
        <w:instrText>ADDIN CSL_CITATION {"citationItems":[{"id":"ITEM-1","itemData":{"DOI":"10.30659/ekobis.18.1.71-86","ISSN":"14112280","abstract":"This research aims to analyze the impact of liquidity ratio (current ratio), leverage ratio (debtto equity ratio) toward yield to maturity and sukuk rating. The sample that used was sukukthat listed in Indonesian Stock Exchange and it was rated by PT PEFINDO during 2006-2014.The technique that used to select the sample was purposive sampling. Based on this method,there are 29 companies that were suitable with the criteria. The analysis method that used inthis research was multiple analysis linier regression with intervening variable. The result of thisresearch was Sukuk Rating and Debt to Equity Ratio (DER) variables had significant negativeimpact to Yield To Maturity. But, liquidity (current ratio) did not give significant impact to Yield ToMaturity, liquidity (current ratio) variables brought significant negative impact to sukuk rating andleverage (debt to equity ratio) did not give impact to sukuk rating too.Keywords : Current Ratio, Debt To Equity Ratio, Sukuk Rating, Yield To Maturity","author":[{"dropping-particle":"","family":"Hamida","given":"Leily","non-dropping-particle":"","parse-names":false,"suffix":""}],"container-title":"Jurnal Ekonomi dan Bisnis","id":"ITEM-1","issue":"1","issued":{"date-parts":[["2017"]]},"page":"71-86","title":"PENGARUH LIKUIDITAS DAN LEVERAGE TERHADAP YIELD SUKUK DENGAN PERINGKAT SUKUK SEBAGAI VARIABEL INTERVENING (Study Pada Perusahaan Non Keuangan di Bursa Efek Indonesia )","type":"article-journal","volume":"18"},"uris":["http://www.mendeley.com/documents/?uuid=ac56f4a4-55d1-43c1-847a-793b4e579d20","http://www.mendeley.com/documents/?uuid=c2b4f7b3-df5e-431d-95bd-253b6bbaba1c"]},{"id":"ITEM-2","itemData":{"DOI":"10.20473/vol7iss20209pp1786-1803","ISSN":"2407-1935","abstract":"ABSTRAKPenelitian ini bertujuan untuk mengetahui pengaruh ukuran perusahaan, likuiditas, leverage, profitabilitas, corporate governance, dan jenis sukuk terhadap rating sukuk korporasi di Indonesia rating sukuk di peringkat oleh PT. Pemeringkat Efek Indonesia (PEFINDO). Total sampel yang digunakan sebanyak 115 sampel sukuk yang masih beredar pada periode 2014-2018. Penelitian menggunakan pendekatan kuantitatif dengan teknik analisis regresi logistik ordinal. Hasil pengujian model statistik regresi logistik ordinal menemukan bahwa variabel yang berpengaruh terhadap tinggi rendahnya probabilitas rating sukuk korporasi di Indonesia meliputi ukuran perusahaan, likuiditas, corporate governance, dan jenis sukuk. Leverage, Profitabilitas dan jenis sukuk mudharabah tidak berpengaruh secara signifikan terhadap probabilitas tinggi rendahnya rating sukuk korporasi.Kata Kunci: Sukuk, Rating, Regresi Logistik Ordinal ABSTRACTThis paper aims to determine the effect of company size, liquidity, leverage, profitability, corporate governance, and types of sukuk to corporate sukuk ratings in Indonesia. Sukuk ratings rated by PT. Pemeringkat Efek Indonesia (PEFINDO). The total sample used is 115 samples of sukuk that still circulating in the period 2014-2018. This study uses a quantitative approach with ordinal logistic regression. The results of the ordinal logistic regression test found that variables that influence the probability of high and low corporate sukuk ratings in Indonesia are company size, liquidity, corporate governance and types of sukuk. Leverage, profitability, mudharabah sukuk are factors that have no significant effect on the probability of high and low corporates sukuk ratings. Keywords: Sukuk, Rating, Ordinal Logistic Regression","author":[{"dropping-particle":"","family":"Rukmana","given":"Ayu Dwi","non-dropping-particle":"","parse-names":false,"suffix":""},{"dropping-particle":"","family":"Laila","given":"Nisful","non-dropping-particle":"","parse-names":false,"suffix":""}],"container-title":"Jurnal Ekonomi Syariah Teori dan Terapan","id":"ITEM-2","issue":"9","issued":{"date-parts":[["2020"]]},"page":"1786-1803","title":"Pengaruh Ukuran Perusahaan, Likuiditas, Leverage, Profitabilitas, Corporate Governance, Dan Jenis Sukuk Terhadap Rating Sukuk Korporasi Di Indonesia","type":"article-journal","volume":"7"},"uris":["http://www.mendeley.com/documents/?uuid=afe23d87-0ff0-49bc-9cc7-570793156fc5","http://www.mendeley.com/documents/?uuid=2d1af797-35cc-4789-b40f-1321703f9430"]},{"id":"ITEM-3","itemData":{"author":[{"dropping-particle":"","family":"Afiani","given":"D","non-dropping-particle":"","parse-names":false,"suffix":""}],"container-title":"Accounting Analysis Journal","id":"ITEM-3","issue":"1","issued":{"date-parts":[["2013"]]},"title":"Pengaruh Likuiditas, Produktifitas, Profitabilitas, dan Leverage Terhadap Peringkat Sukuk (Studi Empiris pada Bank Umum Syariah dan Unit Usaha Syariah Periode 2008-2010)","type":"article-journal","volume":"2"},"uris":["http://www.mendeley.com/documents/?uuid=80dddfb6-1176-4938-a3c5-08af11401ed4","http://www.mendeley.com/documents/?uuid=4f22c9ab-d94d-4031-bed6-d45cacc698ef","http://www.mendeley.com/documents/?uuid=d750ca8f-1ddb-4546-9f82-fffb9c59518c"]}],"mendeley":{"formattedCitation":"(Afiani, 2013; Hamida, 2017; Rukmana &amp; Laila, 2020)","plainTextFormattedCitation":"(Afiani, 2013; Hamida, 2017; Rukmana &amp; Laila, 2020)","previouslyFormattedCitation":"(Afiani, 2013; Hamida, 2017; Rukmana &amp; Laila, 2020)"},"properties":{"noteIndex":0},"schema":"https://github.com/citation-style-language/schema/raw/master/csl-citation.json"}</w:instrText>
      </w:r>
      <w:r w:rsidR="00683DB6" w:rsidRPr="00CA7515">
        <w:rPr>
          <w:rFonts w:ascii="Times New Roman" w:hAnsi="Times New Roman" w:cs="Times New Roman"/>
          <w:color w:val="000000"/>
          <w:sz w:val="24"/>
          <w:szCs w:val="24"/>
        </w:rPr>
        <w:fldChar w:fldCharType="separate"/>
      </w:r>
      <w:r w:rsidR="00497572" w:rsidRPr="00CA7515">
        <w:rPr>
          <w:rFonts w:ascii="Times New Roman" w:hAnsi="Times New Roman" w:cs="Times New Roman"/>
          <w:noProof/>
          <w:color w:val="000000"/>
          <w:sz w:val="24"/>
          <w:szCs w:val="24"/>
        </w:rPr>
        <w:t>(Afiani, 2013; Hamida, 2017; Rukmana &amp; Laila, 2020)</w:t>
      </w:r>
      <w:r w:rsidR="00683DB6" w:rsidRPr="00CA7515">
        <w:rPr>
          <w:rFonts w:ascii="Times New Roman" w:hAnsi="Times New Roman" w:cs="Times New Roman"/>
          <w:color w:val="000000"/>
          <w:sz w:val="24"/>
          <w:szCs w:val="24"/>
        </w:rPr>
        <w:fldChar w:fldCharType="end"/>
      </w:r>
      <w:r w:rsidR="00481BBA" w:rsidRPr="00CA7515">
        <w:rPr>
          <w:rFonts w:ascii="Times New Roman" w:hAnsi="Times New Roman" w:cs="Times New Roman"/>
          <w:color w:val="000000"/>
          <w:sz w:val="24"/>
          <w:szCs w:val="24"/>
        </w:rPr>
        <w:t>.</w:t>
      </w:r>
      <w:r w:rsidR="00B17286" w:rsidRPr="00CA7515">
        <w:rPr>
          <w:rFonts w:ascii="Times New Roman" w:hAnsi="Times New Roman" w:cs="Times New Roman"/>
          <w:color w:val="000000"/>
          <w:sz w:val="24"/>
          <w:szCs w:val="24"/>
        </w:rPr>
        <w:t xml:space="preserve"> Berdasarkan pada penelitian terdahulu bahwa penelitian ini mempunyai hipotesis yaitu:</w:t>
      </w:r>
    </w:p>
    <w:p w:rsidR="00B17286" w:rsidRPr="00CA7515" w:rsidRDefault="00B17286" w:rsidP="00F1602D">
      <w:pPr>
        <w:spacing w:after="0" w:line="360" w:lineRule="auto"/>
        <w:jc w:val="both"/>
        <w:rPr>
          <w:rFonts w:ascii="Times New Roman" w:hAnsi="Times New Roman" w:cs="Times New Roman"/>
          <w:b/>
          <w:color w:val="000000"/>
          <w:sz w:val="24"/>
          <w:szCs w:val="24"/>
        </w:rPr>
      </w:pPr>
      <w:r w:rsidRPr="00CA7515">
        <w:rPr>
          <w:rFonts w:ascii="Times New Roman" w:hAnsi="Times New Roman" w:cs="Times New Roman"/>
          <w:b/>
          <w:color w:val="000000"/>
          <w:sz w:val="24"/>
          <w:szCs w:val="24"/>
        </w:rPr>
        <w:t>H2 : Likuiditas memiliki pengaruh signifikan terhadap peringkat sukuk perbankan syariah</w:t>
      </w:r>
    </w:p>
    <w:p w:rsidR="00F02D3A" w:rsidRPr="00CA7515" w:rsidRDefault="00F02D3A" w:rsidP="00F1602D">
      <w:pPr>
        <w:spacing w:after="0" w:line="360" w:lineRule="auto"/>
        <w:jc w:val="both"/>
        <w:rPr>
          <w:rFonts w:ascii="Times New Roman" w:hAnsi="Times New Roman" w:cs="Times New Roman"/>
          <w:b/>
          <w:color w:val="000000"/>
          <w:sz w:val="24"/>
          <w:szCs w:val="24"/>
        </w:rPr>
      </w:pPr>
    </w:p>
    <w:p w:rsidR="007743BA" w:rsidRPr="00CA7515" w:rsidRDefault="00BF57B6" w:rsidP="00F1602D">
      <w:pPr>
        <w:spacing w:after="0" w:line="360" w:lineRule="auto"/>
        <w:jc w:val="both"/>
        <w:rPr>
          <w:rFonts w:ascii="Times New Roman" w:hAnsi="Times New Roman" w:cs="Times New Roman"/>
          <w:color w:val="000000"/>
          <w:sz w:val="24"/>
          <w:szCs w:val="24"/>
        </w:rPr>
      </w:pPr>
      <w:r w:rsidRPr="00CA7515">
        <w:rPr>
          <w:rFonts w:ascii="Times New Roman" w:hAnsi="Times New Roman" w:cs="Times New Roman"/>
          <w:color w:val="000000"/>
          <w:sz w:val="24"/>
          <w:szCs w:val="24"/>
        </w:rPr>
        <w:t>L</w:t>
      </w:r>
      <w:r w:rsidR="007743BA" w:rsidRPr="00CA7515">
        <w:rPr>
          <w:rFonts w:ascii="Times New Roman" w:hAnsi="Times New Roman" w:cs="Times New Roman"/>
          <w:color w:val="000000"/>
          <w:sz w:val="24"/>
          <w:szCs w:val="24"/>
        </w:rPr>
        <w:t>everage</w:t>
      </w:r>
      <w:r w:rsidRPr="00CA7515">
        <w:rPr>
          <w:rFonts w:ascii="Times New Roman" w:hAnsi="Times New Roman" w:cs="Times New Roman"/>
          <w:color w:val="000000"/>
          <w:sz w:val="24"/>
          <w:szCs w:val="24"/>
        </w:rPr>
        <w:t xml:space="preserve"> yang merupakan Rasio Solvabilitas yang merupakan kemampuan perusahaan dalam memenuhi dan menjaga </w:t>
      </w:r>
      <w:r w:rsidR="00840034" w:rsidRPr="00CA7515">
        <w:rPr>
          <w:rFonts w:ascii="Times New Roman" w:hAnsi="Times New Roman" w:cs="Times New Roman"/>
          <w:color w:val="000000"/>
          <w:sz w:val="24"/>
          <w:szCs w:val="24"/>
        </w:rPr>
        <w:t xml:space="preserve">seluruh </w:t>
      </w:r>
      <w:r w:rsidRPr="00CA7515">
        <w:rPr>
          <w:rFonts w:ascii="Times New Roman" w:hAnsi="Times New Roman" w:cs="Times New Roman"/>
          <w:color w:val="000000"/>
          <w:sz w:val="24"/>
          <w:szCs w:val="24"/>
        </w:rPr>
        <w:t xml:space="preserve">pembayaran kewajiban hutang </w:t>
      </w:r>
      <w:r w:rsidR="00840034" w:rsidRPr="00CA7515">
        <w:rPr>
          <w:rFonts w:ascii="Times New Roman" w:hAnsi="Times New Roman" w:cs="Times New Roman"/>
          <w:color w:val="000000"/>
          <w:sz w:val="24"/>
          <w:szCs w:val="24"/>
        </w:rPr>
        <w:t xml:space="preserve">saat jatuh tempo, dimana banyak riset yang dihasilkan oleh peneliti menunjukkan bahwa rating sukuk dapat diprediksi oleh adanya besaran leverage dengan proksi </w:t>
      </w:r>
      <w:r w:rsidR="00840034" w:rsidRPr="00CA7515">
        <w:rPr>
          <w:rFonts w:ascii="Times New Roman" w:hAnsi="Times New Roman" w:cs="Times New Roman"/>
          <w:i/>
          <w:color w:val="000000"/>
          <w:sz w:val="24"/>
          <w:szCs w:val="24"/>
        </w:rPr>
        <w:t xml:space="preserve">Debt to Asset Ratio </w:t>
      </w:r>
      <w:r w:rsidR="00840034" w:rsidRPr="00CA7515">
        <w:rPr>
          <w:rFonts w:ascii="Times New Roman" w:hAnsi="Times New Roman" w:cs="Times New Roman"/>
          <w:color w:val="000000"/>
          <w:sz w:val="24"/>
          <w:szCs w:val="24"/>
        </w:rPr>
        <w:t xml:space="preserve"> (DAR)</w:t>
      </w:r>
      <w:r w:rsidR="003A5B10" w:rsidRPr="00CA7515">
        <w:rPr>
          <w:rFonts w:ascii="Times New Roman" w:hAnsi="Times New Roman" w:cs="Times New Roman"/>
          <w:color w:val="000000"/>
          <w:sz w:val="24"/>
          <w:szCs w:val="24"/>
        </w:rPr>
        <w:t xml:space="preserve"> </w:t>
      </w:r>
      <w:r w:rsidR="00683DB6" w:rsidRPr="00CA7515">
        <w:rPr>
          <w:rFonts w:ascii="Times New Roman" w:hAnsi="Times New Roman" w:cs="Times New Roman"/>
          <w:color w:val="000000"/>
          <w:sz w:val="24"/>
          <w:szCs w:val="24"/>
        </w:rPr>
        <w:fldChar w:fldCharType="begin" w:fldLock="1"/>
      </w:r>
      <w:r w:rsidR="001D0CB3" w:rsidRPr="00CA7515">
        <w:rPr>
          <w:rFonts w:ascii="Times New Roman" w:hAnsi="Times New Roman" w:cs="Times New Roman"/>
          <w:color w:val="000000"/>
          <w:sz w:val="24"/>
          <w:szCs w:val="24"/>
        </w:rPr>
        <w:instrText>ADDIN CSL_CITATION {"citationItems":[{"id":"ITEM-1","itemData":{"DOI":"10.30659/ekobis.18.1.71-86","ISSN":"14112280","abstract":"This research aims to analyze the impact of liquidity ratio (current ratio), leverage ratio (debtto equity ratio) toward yield to maturity and sukuk rating. The sample that used was sukukthat listed in Indonesian Stock Exchange and it was rated by PT PEFINDO during 2006-2014.The technique that used to select the sample was purposive sampling. Based on this method,there are 29 companies that were suitable with the criteria. The analysis method that used inthis research was multiple analysis linier regression with intervening variable. The result of thisresearch was Sukuk Rating and Debt to Equity Ratio (DER) variables had significant negativeimpact to Yield To Maturity. But, liquidity (current ratio) did not give significant impact to Yield ToMaturity, liquidity (current ratio) variables brought significant negative impact to sukuk rating andleverage (debt to equity ratio) did not give impact to sukuk rating too.Keywords : Current Ratio, Debt To Equity Ratio, Sukuk Rating, Yield To Maturity","author":[{"dropping-particle":"","family":"Hamida","given":"Leily","non-dropping-particle":"","parse-names":false,"suffix":""}],"container-title":"Jurnal Ekonomi dan Bisnis","id":"ITEM-1","issue":"1","issued":{"date-parts":[["2017"]]},"page":"71-86","title":"PENGARUH LIKUIDITAS DAN LEVERAGE TERHADAP YIELD SUKUK DENGAN PERINGKAT SUKUK SEBAGAI VARIABEL INTERVENING (Study Pada Perusahaan Non Keuangan di Bursa Efek Indonesia )","type":"article-journal","volume":"18"},"uris":["http://www.mendeley.com/documents/?uuid=c2b4f7b3-df5e-431d-95bd-253b6bbaba1c","http://www.mendeley.com/documents/?uuid=ac56f4a4-55d1-43c1-847a-793b4e579d20"]}],"mendeley":{"formattedCitation":"(Hamida, 2017)","plainTextFormattedCitation":"(Hamida, 2017)","previouslyFormattedCitation":"(Hamida, 2017)"},"properties":{"noteIndex":0},"schema":"https://github.com/citation-style-language/schema/raw/master/csl-citation.json"}</w:instrText>
      </w:r>
      <w:r w:rsidR="00683DB6" w:rsidRPr="00CA7515">
        <w:rPr>
          <w:rFonts w:ascii="Times New Roman" w:hAnsi="Times New Roman" w:cs="Times New Roman"/>
          <w:color w:val="000000"/>
          <w:sz w:val="24"/>
          <w:szCs w:val="24"/>
        </w:rPr>
        <w:fldChar w:fldCharType="separate"/>
      </w:r>
      <w:r w:rsidR="003A5B10" w:rsidRPr="00CA7515">
        <w:rPr>
          <w:rFonts w:ascii="Times New Roman" w:hAnsi="Times New Roman" w:cs="Times New Roman"/>
          <w:noProof/>
          <w:color w:val="000000"/>
          <w:sz w:val="24"/>
          <w:szCs w:val="24"/>
        </w:rPr>
        <w:t>(Hamida, 2017)</w:t>
      </w:r>
      <w:r w:rsidR="00683DB6" w:rsidRPr="00CA7515">
        <w:rPr>
          <w:rFonts w:ascii="Times New Roman" w:hAnsi="Times New Roman" w:cs="Times New Roman"/>
          <w:color w:val="000000"/>
          <w:sz w:val="24"/>
          <w:szCs w:val="24"/>
        </w:rPr>
        <w:fldChar w:fldCharType="end"/>
      </w:r>
      <w:r w:rsidR="003A5B10" w:rsidRPr="00CA7515">
        <w:rPr>
          <w:rFonts w:ascii="Times New Roman" w:hAnsi="Times New Roman" w:cs="Times New Roman"/>
          <w:color w:val="000000"/>
          <w:sz w:val="24"/>
          <w:szCs w:val="24"/>
        </w:rPr>
        <w:t xml:space="preserve"> diantara peneliti tersebut yaitu </w:t>
      </w:r>
      <w:r w:rsidR="00683DB6" w:rsidRPr="00CA7515">
        <w:rPr>
          <w:rFonts w:ascii="Times New Roman" w:hAnsi="Times New Roman" w:cs="Times New Roman"/>
          <w:color w:val="000000"/>
          <w:sz w:val="24"/>
          <w:szCs w:val="24"/>
        </w:rPr>
        <w:fldChar w:fldCharType="begin" w:fldLock="1"/>
      </w:r>
      <w:r w:rsidR="001D0CB3" w:rsidRPr="00CA7515">
        <w:rPr>
          <w:rFonts w:ascii="Times New Roman" w:hAnsi="Times New Roman" w:cs="Times New Roman"/>
          <w:color w:val="000000"/>
          <w:sz w:val="24"/>
          <w:szCs w:val="24"/>
        </w:rPr>
        <w:instrText>ADDIN CSL_CITATION {"citationItems":[{"id":"ITEM-1","itemData":{"DOI":"10.15548/al-masraf.v4i2.267","ISSN":"2528-5629","abstract":"This study aims to determine the effect of profitability, leverage, firm size, and growth of the company to the sukuk ratings. The main purpose of this rating is to provide information to investors about the state of sukuk issuers and what risks will be borne, so that can be used as consideration of investors in investing. The sample in this research is sukuk issuer company rated by rating agency Fitch Rating period 2013-2016. Samples were chosen using purposive sampling method and 15 companies were selected. Data analysis was done by multiple linear regression model and using SPSS 22.0 software. The results of this study indicate that the profitability and firm size have a positive and significant impact on the rating of sukuk. Leverage has a negative and significant impact on the sukuk rating. While the growth of the company has a positive effect is not significant on the rating of sukuk","author":[{"dropping-particle":"","family":"Muhammad","given":"Rifqi","non-dropping-particle":"","parse-names":false,"suffix":""},{"dropping-particle":"","family":"Biyantoro","given":"Cahyaningtyas Tirza Silvani","non-dropping-particle":"","parse-names":false,"suffix":""}],"container-title":"Al-Masraf : Jurnal Lembaga Keuangan dan Perbankan","id":"ITEM-1","issue":"2","issued":{"date-parts":[["2019"]]},"page":"187-200","title":"Faktor-Faktor Yang Mempengaruhi Peringkat Sukuk (Studi Empiris Perusahaan Yang Diperingkat Fitch Rating)","type":"article-journal","volume":"4"},"uris":["http://www.mendeley.com/documents/?uuid=4d31ef29-6713-4651-8c0f-2392274d84a7","http://www.mendeley.com/documents/?uuid=15eec795-33be-4642-8452-5677769c75bf"]}],"mendeley":{"formattedCitation":"(Muhammad &amp; Biyantoro, 2019)","plainTextFormattedCitation":"(Muhammad &amp; Biyantoro, 2019)","previouslyFormattedCitation":"(Muhammad &amp; Biyantoro, 2019)"},"properties":{"noteIndex":0},"schema":"https://github.com/citation-style-language/schema/raw/master/csl-citation.json"}</w:instrText>
      </w:r>
      <w:r w:rsidR="00683DB6" w:rsidRPr="00CA7515">
        <w:rPr>
          <w:rFonts w:ascii="Times New Roman" w:hAnsi="Times New Roman" w:cs="Times New Roman"/>
          <w:color w:val="000000"/>
          <w:sz w:val="24"/>
          <w:szCs w:val="24"/>
        </w:rPr>
        <w:fldChar w:fldCharType="separate"/>
      </w:r>
      <w:r w:rsidR="003A5B10" w:rsidRPr="00CA7515">
        <w:rPr>
          <w:rFonts w:ascii="Times New Roman" w:hAnsi="Times New Roman" w:cs="Times New Roman"/>
          <w:noProof/>
          <w:color w:val="000000"/>
          <w:sz w:val="24"/>
          <w:szCs w:val="24"/>
        </w:rPr>
        <w:t>(Muhammad &amp; Biyantoro, 2019)</w:t>
      </w:r>
      <w:r w:rsidR="00683DB6" w:rsidRPr="00CA7515">
        <w:rPr>
          <w:rFonts w:ascii="Times New Roman" w:hAnsi="Times New Roman" w:cs="Times New Roman"/>
          <w:color w:val="000000"/>
          <w:sz w:val="24"/>
          <w:szCs w:val="24"/>
        </w:rPr>
        <w:fldChar w:fldCharType="end"/>
      </w:r>
      <w:r w:rsidR="003A5B10" w:rsidRPr="00CA7515">
        <w:rPr>
          <w:rFonts w:ascii="Times New Roman" w:hAnsi="Times New Roman" w:cs="Times New Roman"/>
          <w:color w:val="000000"/>
          <w:sz w:val="24"/>
          <w:szCs w:val="24"/>
        </w:rPr>
        <w:t xml:space="preserve"> yang menguji 15 perusahaan dengan regrei berganda model sebagai alat analisis yang memberi hasil posotif dan signifikan berpengaruh terhadap rating sukuk. Disisi lain bahwa dengan menggunakan analisis factor dan analisa regresi logistic pada 163 sampel obligasi menghasilkan bahwa pemeringkatan obligasi dapat di pengaruhi oleh proksi DAR. Penelitian yang memberi kesimpulan yang sama diantaranya yaitu </w:t>
      </w:r>
      <w:r w:rsidR="00683DB6" w:rsidRPr="00CA7515">
        <w:rPr>
          <w:rFonts w:ascii="Times New Roman" w:hAnsi="Times New Roman" w:cs="Times New Roman"/>
          <w:color w:val="000000"/>
          <w:sz w:val="24"/>
          <w:szCs w:val="24"/>
        </w:rPr>
        <w:fldChar w:fldCharType="begin" w:fldLock="1"/>
      </w:r>
      <w:r w:rsidR="001D0CB3" w:rsidRPr="00CA7515">
        <w:rPr>
          <w:rFonts w:ascii="Times New Roman" w:hAnsi="Times New Roman" w:cs="Times New Roman"/>
          <w:color w:val="000000"/>
          <w:sz w:val="24"/>
          <w:szCs w:val="24"/>
        </w:rPr>
        <w:instrText>ADDIN CSL_CITATION {"citationItems":[{"id":"ITEM-1","itemData":{"author":[{"dropping-particle":"","family":"Nurfa'izah","given":"","non-dropping-particle":"","parse-names":false,"suffix":""},{"dropping-particle":"","family":"Kaukab","given":"M. Elfan","non-dropping-particle":"","parse-names":false,"suffix":""},{"dropping-particle":"","family":"Efendi","given":"Bahtiar","non-dropping-particle":"","parse-names":false,"suffix":""}],"container-title":"Manarul Qur’an:Jurnal Ilmiah Studi Islam","id":"ITEM-1","issue":"1","issued":{"date-parts":[["2020"]]},"page":"20-34","title":"PERATINGAN SUKUK Nurfa ’ izah , M . Elfan Kaukab , Bahtiar Efendi","type":"article-journal","volume":"20"},"uris":["http://www.mendeley.com/documents/?uuid=9441e874-9605-4379-8dfc-6aa64d73a9ff","http://www.mendeley.com/documents/?uuid=30e08c54-913b-4760-b6ad-0813d3bd8b1b"]},{"id":"ITEM-2","itemData":{"abstract":"In this thesis, the author examines the variables that can affect the bond ratings issued by rating agency PT. PEFINDO on non-financial companies and non-services that are listed in the Indonesia Stock Exchange. Variables that are used to influence bond ratings that leverage ratio, liquidity ratio, profitability, productivity ratio, firm size, maturity and independent commissioners. The samples used were 116 with conventional bonds, to publish financial statements, have complete data, have positive earnings and bonds with AAA-BBB ratings during the observation period 2004 to 2013. Testing the hypothesis in this study using logistic regression. The results showed there are several variables that can affect the bond ratings and there are several variables that do not affect the bond ratings. Variables that can affect the bond ratings of variable leverage ratios, profitability ratios, company size, maturity, and independent commissioner. Meanwhile, the variables that do not affect the bond ratings of variable liquidity ratio and the productivity ratio.","author":[{"dropping-particle":"","family":"Tensia","given":"Kurnia Oktavianti","non-dropping-particle":"","parse-names":false,"suffix":""},{"dropping-particle":"","family":"Yaya","given":"Rizal","non-dropping-particle":"","parse-names":false,"suffix":""},{"dropping-particle":"","family":"Supriyono","given":"Edi","non-dropping-particle":"","parse-names":false,"suffix":""}],"container-title":"JBTI : Jurnal Bisnis Teori dan Implementasi","id":"ITEM-2","issue":"2","issued":{"date-parts":[["2015"]]},"page":"184-206","title":"Variabel – Variabel Yang Dapat Memengaruhi Peringkat Obligasi (Studi Kasus Perusahaan Non Keuangan dan Non Jasa yang Terdaftar di Bursa Efek Indonesia)","type":"article-journal","volume":"6"},"uris":["http://www.mendeley.com/documents/?uuid=9f23a0b6-5813-4714-a1a8-d91b0536f15d","http://www.mendeley.com/documents/?uuid=6773be91-e79a-464d-96fd-aab06a571a52","http://www.mendeley.com/documents/?uuid=63cd58fc-fc28-4330-9de7-df15b3cf91fd"]},{"id":"ITEM-3","itemData":{"abstract":"Penelitian ini bertujuan untuk menguji pengaruh leverage, kepemilikan institusional, kepemilikan manajerial, komisaris independen, dan reputasi auditor terhadap peringkat sukuk. Variabel dependen pada penelitian ini adalah peringkat sukuk. Sedangkan variabel independen adalah leverage, kepemilikan institusional, kepemilikan manajerial, komisaris independen, dan reputasi auditor. Populasi penelitian adalah sukuk yang diterbitkan oleh perusahaan penerbit sukuk yang terdaftar di Bursa Efek Indonesia selama periode 2013- 2016. Metode sampel dilakukan dengan purposive sampling dan diperoleh 64 sampel. Data yang digunakan adalah data sekunder seperti laporan tahunan perusahaan yang terdaftar di Bursa Efek Indonesia selama periode 2013-2016, data statistik sukuk, dan data peringkat sukuk. Metode analisis yang digunakan dalam penelitian ini adalah regresi logistik ordinal. Hasil pengujian dari penelitian ini menunjukkan bahwa leverage dan komisaris independen memiliki efek negatif pada peringkat sukuk. Sedangkan kepemilikan institusional, kepemilikan manajerial, dan reputasi auditor tidak berpengaruh pada peringkat sukuk.","author":[{"dropping-particle":"","family":"Melinda","given":"Dita","non-dropping-particle":"","parse-names":false,"suffix":""},{"dropping-particle":"","family":"Wardani","given":"Marita Kusuma","non-dropping-particle":"","parse-names":false,"suffix":""}],"container-title":"KOMPARTEMEN: Jurnal Ilmiah Akuntansi","id":"ITEM-3","issue":"2","issued":{"date-parts":[["2018"]]},"page":"69-90","title":"Faktor-faktor yang mempengaruhi peringkat sukuk pada perushaan penerbit sukuk di Bursa Efek Indonesia","type":"article-journal","volume":"17"},"uris":["http://www.mendeley.com/documents/?uuid=5339ceb4-8be9-42f5-a0b4-a6b3b2d63f8a","http://www.mendeley.com/documents/?uuid=f84c8245-b803-43b8-bc87-0b8831bda8cb","http://www.mendeley.com/documents/?uuid=918e713f-a513-4b9f-bbba-70bcc0642503"]},{"id":"ITEM-4","itemData":{"ISBN":"9789793649993","abstract":"ABSTRAK This study aims to determine the effect of profitability,leverage, liquidity, and productivity in the bond rating to non financing companies listed in Indonesian stock Exchange an is registered in the ratings of bonds issued by PT. PEFINDO period 2011-2015. In this study the sample were 163 non financing companies. The sampling method used purposive sampling with the observation period from 2011 to 2015. Relationship and (or) influence between variable is described by using multiple linier regression analysis. The result indicted that 1) Profitability had significant positive 2) Leverage had significant negative 3) Liquidity had insignificantly and Productifity had insignificant in the bond rating.","author":[{"dropping-particle":"","family":"Kurniawan","given":"Adeka Titis","non-dropping-particle":"","parse-names":false,"suffix":""},{"dropping-particle":"","family":"Suwarti","given":"Titiek","non-dropping-particle":"","parse-names":false,"suffix":""}],"container-title":"Prosiding Seminar Nasional Multi Disiplin Ilmu &amp;Call for Papers Unisbank Ke-3","id":"ITEM-4","issue":"3","issued":{"date-parts":[["2017"]]},"page":"435-443","title":"Pengaruh profitabilitas , leverage, likuditas dan produktifitas terhadap peringkat obligasi","type":"article-journal","volume":"3"},"uris":["http://www.mendeley.com/documents/?uuid=05191dbd-a1ca-44ca-bbb0-173277b6d78f","http://www.mendeley.com/documents/?uuid=924698a0-2b4f-42f1-a559-443d10e1c597","http://www.mendeley.com/documents/?uuid=3ae1713a-ebeb-4399-9f9b-ae20333778a5"]},{"id":"ITEM-5","itemData":{"abstract":"Penelitian ini bertujuan untuk memberikan bukti empiris tentang faktor yang mempengaruhi peringkat sukuk korporasi di Indonesia. Penelitian ini mengkaji peran rasio keuangan yang meliputi: rasio profitabilitas, rasio likuiditas, rasio laverage, dan pendapatan bunga dari perusahaan. Metode penelitian ini menggunakan purposive sampling, dengan kreteria: 1) perusahaan memiliki laporan tahunan 2010-2013, 2) perusahaan pada waktu untuk menerbitkan laporan tahunan, 3) Peringkat Sukuk perusahaan, diterbitkan dari PT.PEFINDO 2010-2013. Penelitian ini menggunakan regresi logistik ordinal (PLUM) untuk menguji hipotesis. Hasil penelitian ini menunjukan rasio laverage 5% signifikan dan rasio liqudity berpengaruh signifikan terhadap Peringkat sukuk. Dan signifikan 10%, rasio profitabilitas dan pendapatan bunga berpengaruh signifikan terhadap Peringkat sukuk. Secara serempak variabel berpengaruh signifikan terhadap prediksi Peringkat sukuk.","author":[{"dropping-particle":"","family":"Pebruary","given":"Silviana","non-dropping-particle":"","parse-names":false,"suffix":""}],"container-title":"Dinamika Ekonomi &amp; Bisnis","id":"ITEM-5","issue":"1","issued":{"date-parts":[["2016"]]},"page":"95-112","title":"LEVERAGE DAN PENDAPATAN BUNGA TERHADAP RATING SUKUK KORPORASI PERIODE 2010-2013 Silviana Pebruary Universitas Islam Nahdlatul Ulama Jepara Email : pebruary.silvi02@gmail.com","type":"article-journal","volume":"13"},"uris":["http://www.mendeley.com/documents/?uuid=ca7483c4-7b96-4e53-b313-5a17991acb83","http://www.mendeley.com/documents/?uuid=be44dadf-0fa9-451e-9df9-fcb1c5b64ff4","http://www.mendeley.com/documents/?uuid=40d7e951-7fc6-4738-9d9d-271c71ff6e73"]},{"id":"ITEM-6","itemData":{"DOI":"10.24127/jm.v14i1.443","ISSN":"1978-6573","abstract":"This study aims to examine the effects of profitability, liquidity, leverage, age of bondsand firmsize toward bond ratingin the financial sectors listed inIndonesia Stock Exchangeduring2015-2018using 86 samples chosen bypurposive sampling. Meanwhile, data analysis techniques used in this study were descriptive statistics,classic assumption tests, multiple linear regression analysisand hypothesis testing. The results of data analysis using regression analysis showed that profitability had not a significant negative effect on bond ratingin financial sectors, liquidity had a significant positive effect on bond ratings in financial sectors, leverage had a significant positive effect on bond rating in financial sectorand ageof bondhad a significant negative effect on bond ratingin financial sectors. While, firmsize had a significant negative effect on bond ratingin financial sectors.Keywords:Profitability, Liquidity, Leverage, Age of Bonds, FirmSize, Bond Rating","author":[{"dropping-particle":"","family":"Darmawan","given":"Akhmad","non-dropping-particle":"","parse-names":false,"suffix":""},{"dropping-particle":"","family":"Fayed","given":"Yudith Foran","non-dropping-particle":"Al","parse-names":false,"suffix":""},{"dropping-particle":"","family":"Bagis","given":"Fatmah","non-dropping-particle":"","parse-names":false,"suffix":""},{"dropping-particle":"","family":"Pratama","given":"Bima Cininttya","non-dropping-particle":"","parse-names":false,"suffix":""}],"container-title":"DERIVATIF: Jurnal Manajemen","id":"ITEM-6","issue":"1","issued":{"date-parts":[["2020"]]},"page":"99-114","title":"Pengaruh Profitabilitas, Likuiditas, Leverage, Umur Obligasi Dan Ukuran Perusahaan Terhadap Peringkat Obligasi Pada Sektor Keuangan Yang Terdapat Di Bei Tahun 2015-2018","type":"article-journal","volume":"14"},"uris":["http://www.mendeley.com/documents/?uuid=faf36d78-cb75-467a-9c8b-1c2a8eba0786","http://www.mendeley.com/documents/?uuid=cd84f478-1e00-4aeb-a29c-4bc074da00f4","http://www.mendeley.com/documents/?uuid=abb910e6-461f-4873-8ab3-caf5a4608117"]},{"id":"ITEM-7","itemData":{"DOI":"10.36407/serambi.v1i3.132","abstract":"Purpose- This study is to examine the effect of return on assets (ROA) and debt to equity ratio (DER) on the rank of Sukuk listed on the Indonesia Stock Exchange (IDX).\r Methods- Data were collected by purposive sampling method with the number of companies sampled in the study were 7 companies with observations for 5 years.\r Findings- Results indicate that ROA and DER are proven to have a significant effect on Sukuk ratings.\r Implications- This study can be an evaluation for investors to determine investment decisions, especially Sukuk in Indonesia.","author":[{"dropping-particle":"","family":"Cahyati","given":"Amalia","non-dropping-particle":"","parse-names":false,"suffix":""},{"dropping-particle":"","family":"Nurnasrina","given":"Nurnasrina","non-dropping-particle":"","parse-names":false,"suffix":""}],"container-title":"SERAMBI: Jurnal Ekonomi Manajemen dan Bisnis Islam","id":"ITEM-7","issue":"3","issued":{"date-parts":[["2019"]]},"page":"101-110","title":"Peringkat Sukuk Berdasarkan Return on Asset dan Debt to Equity Ratio","type":"article-journal","volume":"1"},"uris":["http://www.mendeley.com/documents/?uuid=b39d9981-1e27-4dae-86b8-f1f8df1bbceb","http://www.mendeley.com/documents/?uuid=b518d0eb-3ae6-4503-b8cb-a81746240aec","http://www.mendeley.com/documents/?uuid=79bfd385-56bc-4ec8-a404-e6817986aa4e"]},{"id":"ITEM-8","itemData":{"DOI":"10.29040/jap.v18i01.90","ISSN":"1412-629X","abstract":"This research aims to find out if there is liquidity ratio, the ratio of influence productivity, pofitabilityratio, and the ratio of solvability against ranking sukuk made on companies listed at the IDX in 2011-2015. Type of this research is quantitative research. The sample used in this study was 14 companies that issue the  sukuk  and  listed  on  the  Indonesia  stock  exchange  in  2011-2015,  with purposive sampling method sampling. Methods of data analysis used in this study was multiple linear regression test. Based on the results of the research that has been done, then it can be taken a few conclusions, namely: Liquidity ratio does not affect the ranking of sukuk. Productivity ratio to rank sukuk, so the magnitude of this productivity ratio illustrates the effectiveness of the management of the company and so did to rank sukuk. Profitability ratio did not affect the ranking of sukuk. Solvability ratio effect on the ranking of sukuk.Key Word : Sukuk, Liquidity, Productivity, Solvability.","author":[{"dropping-particle":"","family":"Kartika Hendra Titisari","given":"Endah Winanti, Siti Nurlaela,","non-dropping-particle":"","parse-names":false,"suffix":""}],"container-title":"Jurnal Akuntansi Dan Pajak","id":"ITEM-8","issue":"01","issued":{"date-parts":[["2017"]]},"page":"130-139","title":"Pengaruh Rasiolikuiditas, Rasio Produktivitas, Rasio Profitabilitas, Dan Rasio Solvabilitas Terhadap Peringkat Sukuk","type":"article-journal","volume":"18"},"uris":["http://www.mendeley.com/documents/?uuid=1ee108e4-c122-42e6-af2a-bdd27a93e0e0","http://www.mendeley.com/documents/?uuid=554618f7-6a02-4224-a67e-a719e1a452bc","http://www.mendeley.com/documents/?uuid=e0a3dfd1-b81b-4598-ab3e-6001ca8116a0"]},{"id":"ITEM-9","itemData":{"author":[{"dropping-particle":"","family":"Malia","given":"Lidiya","non-dropping-particle":"","parse-names":false,"suffix":""},{"dropping-particle":"","family":"Andayani","given":"","non-dropping-particle":"","parse-names":false,"suffix":""}],"container-title":"Jurnal Ilmu &amp; Riset Akuntansi","id":"ITEM-9","issue":"11","issued":{"date-parts":[["2015"]]},"page":"1-15","title":"Pengaruh Rasio Keuangan Terhadap Peringkat Sukuk","type":"article-journal","volume":"4"},"uris":["http://www.mendeley.com/documents/?uuid=91091735-2399-4c68-a756-0491d054ac6b","http://www.mendeley.com/documents/?uuid=647683c3-77a0-4878-9749-887ac897cda0","http://www.mendeley.com/documents/?uuid=9dc5c177-d8e7-47ec-9b64-441ce0137589"]}],"mendeley":{"formattedCitation":"(Cahyati &amp; Nurnasrina, 2019; Darmawan et al., 2020; Kartika Hendra Titisari, 2017; Kurniawan &amp; Suwarti, 2017; Malia &amp; Andayani, 2015; Melinda &amp; Wardani, 2018; Nurfa’izah et al., 2020; Pebruary, 2016; Tensia et al., 2015)","plainTextFormattedCitation":"(Cahyati &amp; Nurnasrina, 2019; Darmawan et al., 2020; Kartika Hendra Titisari, 2017; Kurniawan &amp; Suwarti, 2017; Malia &amp; Andayani, 2015; Melinda &amp; Wardani, 2018; Nurfa’izah et al., 2020; Pebruary, 2016; Tensia et al., 2015)","previouslyFormattedCitation":"(Cahyati &amp; Nurnasrina, 2019; Darmawan et al., 2020; Kartika Hendra Titisari, 2017; Kurniawan &amp; Suwarti, 2017; Malia &amp; Andayani, 2015; Melinda &amp; Wardani, 2018; Nurfa’izah et al., 2020; Pebruary, 2016; Tensia et al., 2015)"},"properties":{"noteIndex":0},"schema":"https://github.com/citation-style-language/schema/raw/master/csl-citation.json"}</w:instrText>
      </w:r>
      <w:r w:rsidR="00683DB6" w:rsidRPr="00CA7515">
        <w:rPr>
          <w:rFonts w:ascii="Times New Roman" w:hAnsi="Times New Roman" w:cs="Times New Roman"/>
          <w:color w:val="000000"/>
          <w:sz w:val="24"/>
          <w:szCs w:val="24"/>
        </w:rPr>
        <w:fldChar w:fldCharType="separate"/>
      </w:r>
      <w:r w:rsidR="003A5B10" w:rsidRPr="00CA7515">
        <w:rPr>
          <w:rFonts w:ascii="Times New Roman" w:hAnsi="Times New Roman" w:cs="Times New Roman"/>
          <w:noProof/>
          <w:color w:val="000000"/>
          <w:sz w:val="24"/>
          <w:szCs w:val="24"/>
        </w:rPr>
        <w:t>(Cahyati &amp; Nurnasrina, 2019; Darmawan et al., 2020; Kartika Hendra Titisari, 2017; Kurniawan &amp; Suwarti, 2017; Malia &amp; Andayani, 2015; Melinda &amp; Wardani, 2018; Nurfa’izah et al., 2020; Pebruary, 2016; Tensia et al., 2015)</w:t>
      </w:r>
      <w:r w:rsidR="00683DB6" w:rsidRPr="00CA7515">
        <w:rPr>
          <w:rFonts w:ascii="Times New Roman" w:hAnsi="Times New Roman" w:cs="Times New Roman"/>
          <w:color w:val="000000"/>
          <w:sz w:val="24"/>
          <w:szCs w:val="24"/>
        </w:rPr>
        <w:fldChar w:fldCharType="end"/>
      </w:r>
      <w:r w:rsidR="003A5B10" w:rsidRPr="00CA7515">
        <w:rPr>
          <w:rFonts w:ascii="Times New Roman" w:hAnsi="Times New Roman" w:cs="Times New Roman"/>
          <w:color w:val="000000"/>
          <w:sz w:val="24"/>
          <w:szCs w:val="24"/>
        </w:rPr>
        <w:t xml:space="preserve">. Sedangkan hasil yang menyimpulkan bahwa leverage tidak memberi kontribusi terhadap rating sukuk telah di lakukan oleh </w:t>
      </w:r>
      <w:r w:rsidR="00683DB6" w:rsidRPr="00CA7515">
        <w:rPr>
          <w:rFonts w:ascii="Times New Roman" w:hAnsi="Times New Roman" w:cs="Times New Roman"/>
          <w:color w:val="000000"/>
          <w:sz w:val="24"/>
          <w:szCs w:val="24"/>
        </w:rPr>
        <w:fldChar w:fldCharType="begin" w:fldLock="1"/>
      </w:r>
      <w:r w:rsidR="001D0CB3" w:rsidRPr="00CA7515">
        <w:rPr>
          <w:rFonts w:ascii="Times New Roman" w:hAnsi="Times New Roman" w:cs="Times New Roman"/>
          <w:color w:val="000000"/>
          <w:sz w:val="24"/>
          <w:szCs w:val="24"/>
        </w:rPr>
        <w:instrText>ADDIN CSL_CITATION {"citationItems":[{"id":"ITEM-1","itemData":{"DOI":"10.21043/aktsar.v3i1.7629","ISSN":"2622-2345","abstract":"The purpose of this research is to test the influence of profitability, solvability, liquidity, and growth to the Sharia bond’s rating which are listed in the Indonesia Stock Exchange and rated by PT Pefindo. The population of this research is non-financial companies that are listed in Indonesia Stock Exchange. The sampling of this research selected by purposive sampling. The method is a quantitative method. The data analysis technique is ordinal logistic regression using SPSS 23. The result shows that the profitability ratio has a significant positive influence on the rate of Sharia bond’s rating and liquidity ratio has a significant negative influence. While solvability and growth ratio don’t have any influence on the Sharia bond rating.","author":[{"dropping-particle":"","family":"Fitriani","given":"Pradini Rifki","non-dropping-particle":"","parse-names":false,"suffix":""},{"dropping-particle":"","family":"Andriyanto","given":"Irsad","non-dropping-particle":"","parse-names":false,"suffix":""},{"dropping-particle":"","family":"Ridwan","given":"Murtadho","non-dropping-particle":"","parse-names":false,"suffix":""}],"container-title":"AKTSAR: Jurnal Akuntansi Syariah","id":"ITEM-1","issue":"1","issued":{"date-parts":[["2020"]]},"page":"103-118","title":"Pengaruh Rasio Keuangan dan Pertumbuhan Perusahaan Terhadap Peringkat Obligasi Syariah","type":"article-journal","volume":"3"},"uris":["http://www.mendeley.com/documents/?uuid=c0dfd949-86f2-4cdb-8e44-6244140754f7","http://www.mendeley.com/documents/?uuid=a07a2bd1-3bc9-40d2-89bc-b8bf38af5178"]},{"id":"ITEM-2","itemData":{"DOI":"10.20473/vol7iss20209pp1786-1803","ISSN":"2407-1935","abstract":"ABSTRAKPenelitian ini bertujuan untuk mengetahui pengaruh ukuran perusahaan, likuiditas, leverage, profitabilitas, corporate governance, dan jenis sukuk terhadap rating sukuk korporasi di Indonesia rating sukuk di peringkat oleh PT. Pemeringkat Efek Indonesia (PEFINDO). Total sampel yang digunakan sebanyak 115 sampel sukuk yang masih beredar pada periode 2014-2018. Penelitian menggunakan pendekatan kuantitatif dengan teknik analisis regresi logistik ordinal. Hasil pengujian model statistik regresi logistik ordinal menemukan bahwa variabel yang berpengaruh terhadap tinggi rendahnya probabilitas rating sukuk korporasi di Indonesia meliputi ukuran perusahaan, likuiditas, corporate governance, dan jenis sukuk. Leverage, Profitabilitas dan jenis sukuk mudharabah tidak berpengaruh secara signifikan terhadap probabilitas tinggi rendahnya rating sukuk korporasi.Kata Kunci: Sukuk, Rating, Regresi Logistik Ordinal ABSTRACTThis paper aims to determine the effect of company size, liquidity, leverage, profitability, corporate governance, and types of sukuk to corporate sukuk ratings in Indonesia. Sukuk ratings rated by PT. Pemeringkat Efek Indonesia (PEFINDO). The total sample used is 115 samples of sukuk that still circulating in the period 2014-2018. This study uses a quantitative approach with ordinal logistic regression. The results of the ordinal logistic regression test found that variables that influence the probability of high and low corporate sukuk ratings in Indonesia are company size, liquidity, corporate governance and types of sukuk. Leverage, profitability, mudharabah sukuk are factors that have no significant effect on the probability of high and low corporates sukuk ratings. Keywords: Sukuk, Rating, Ordinal Logistic Regression","author":[{"dropping-particle":"","family":"Rukmana","given":"Ayu Dwi","non-dropping-particle":"","parse-names":false,"suffix":""},{"dropping-particle":"","family":"Laila","given":"Nisful","non-dropping-particle":"","parse-names":false,"suffix":""}],"container-title":"Jurnal Ekonomi Syariah Teori dan Terapan","id":"ITEM-2","issue":"9","issued":{"date-parts":[["2020"]]},"page":"1786-1803","title":"Pengaruh Ukuran Perusahaan, Likuiditas, Leverage, Profitabilitas, Corporate Governance, Dan Jenis Sukuk Terhadap Rating Sukuk Korporasi Di Indonesia","type":"article-journal","volume":"7"},"uris":["http://www.mendeley.com/documents/?uuid=afe23d87-0ff0-49bc-9cc7-570793156fc5","http://www.mendeley.com/documents/?uuid=2d1af797-35cc-4789-b40f-1321703f9430","http://www.mendeley.com/documents/?uuid=91ad5b05-cde9-4a5a-9f18-3f3850ab469c"]},{"id":"ITEM-3","itemData":{"DOI":"10.30659/ekobis.18.1.71-86","ISSN":"14112280","abstract":"This research aims to analyze the impact of liquidity ratio (current ratio), leverage ratio (debtto equity ratio) toward yield to maturity and sukuk rating. The sample that used was sukukthat listed in Indonesian Stock Exchange and it was rated by PT PEFINDO during 2006-2014.The technique that used to select the sample was purposive sampling. Based on this method,there are 29 companies that were suitable with the criteria. The analysis method that used inthis research was multiple analysis linier regression with intervening variable. The result of thisresearch was Sukuk Rating and Debt to Equity Ratio (DER) variables had significant negativeimpact to Yield To Maturity. But, liquidity (current ratio) did not give significant impact to Yield ToMaturity, liquidity (current ratio) variables brought significant negative impact to sukuk rating andleverage (debt to equity ratio) did not give impact to sukuk rating too.Keywords : Current Ratio, Debt To Equity Ratio, Sukuk Rating, Yield To Maturity","author":[{"dropping-particle":"","family":"Hamida","given":"Leily","non-dropping-particle":"","parse-names":false,"suffix":""}],"container-title":"Jurnal Ekonomi dan Bisnis","id":"ITEM-3","issue":"1","issued":{"date-parts":[["2017"]]},"page":"71-86","title":"PENGARUH LIKUIDITAS DAN LEVERAGE TERHADAP YIELD SUKUK DENGAN PERINGKAT SUKUK SEBAGAI VARIABEL INTERVENING (Study Pada Perusahaan Non Keuangan di Bursa Efek Indonesia )","type":"article-journal","volume":"18"},"uris":["http://www.mendeley.com/documents/?uuid=c2b4f7b3-df5e-431d-95bd-253b6bbaba1c","http://www.mendeley.com/documents/?uuid=ac56f4a4-55d1-43c1-847a-793b4e579d20","http://www.mendeley.com/documents/?uuid=17c906cd-35c5-45fe-a1bf-dc49e735f5ef"]},{"id":"ITEM-4","itemData":{"author":[{"dropping-particle":"","family":"Afiani","given":"D","non-dropping-particle":"","parse-names":false,"suffix":""}],"container-title":"Accounting Analysis Journal","id":"ITEM-4","issue":"1","issued":{"date-parts":[["2013"]]},"title":"Pengaruh Likuiditas, Produktifitas, Profitabilitas, dan Leverage Terhadap Peringkat Sukuk (Studi Empiris pada Bank Umum Syariah dan Unit Usaha Syariah Periode 2008-2010)","type":"article-journal","volume":"2"},"uris":["http://www.mendeley.com/documents/?uuid=80dddfb6-1176-4938-a3c5-08af11401ed4","http://www.mendeley.com/documents/?uuid=4f22c9ab-d94d-4031-bed6-d45cacc698ef","http://www.mendeley.com/documents/?uuid=d4be0c15-072a-410d-aa66-0738cc051227"]}],"mendeley":{"formattedCitation":"(Afiani, 2013; Fitriani et al., 2020; Hamida, 2017; Rukmana &amp; Laila, 2020)","plainTextFormattedCitation":"(Afiani, 2013; Fitriani et al., 2020; Hamida, 2017; Rukmana &amp; Laila, 2020)","previouslyFormattedCitation":"(Afiani, 2013; Fitriani et al., 2020; Hamida, 2017; Rukmana &amp; Laila, 2020)"},"properties":{"noteIndex":0},"schema":"https://github.com/citation-style-language/schema/raw/master/csl-citation.json"}</w:instrText>
      </w:r>
      <w:r w:rsidR="00683DB6" w:rsidRPr="00CA7515">
        <w:rPr>
          <w:rFonts w:ascii="Times New Roman" w:hAnsi="Times New Roman" w:cs="Times New Roman"/>
          <w:color w:val="000000"/>
          <w:sz w:val="24"/>
          <w:szCs w:val="24"/>
        </w:rPr>
        <w:fldChar w:fldCharType="separate"/>
      </w:r>
      <w:r w:rsidR="003A5B10" w:rsidRPr="00CA7515">
        <w:rPr>
          <w:rFonts w:ascii="Times New Roman" w:hAnsi="Times New Roman" w:cs="Times New Roman"/>
          <w:noProof/>
          <w:color w:val="000000"/>
          <w:sz w:val="24"/>
          <w:szCs w:val="24"/>
        </w:rPr>
        <w:t>(Afiani, 2013; Fitriani et al., 2020; Hamida, 2017; Rukmana &amp; Laila, 2020)</w:t>
      </w:r>
      <w:r w:rsidR="00683DB6" w:rsidRPr="00CA7515">
        <w:rPr>
          <w:rFonts w:ascii="Times New Roman" w:hAnsi="Times New Roman" w:cs="Times New Roman"/>
          <w:color w:val="000000"/>
          <w:sz w:val="24"/>
          <w:szCs w:val="24"/>
        </w:rPr>
        <w:fldChar w:fldCharType="end"/>
      </w:r>
      <w:r w:rsidR="003A5B10" w:rsidRPr="00CA7515">
        <w:rPr>
          <w:rFonts w:ascii="Times New Roman" w:hAnsi="Times New Roman" w:cs="Times New Roman"/>
          <w:color w:val="000000"/>
          <w:sz w:val="24"/>
          <w:szCs w:val="24"/>
        </w:rPr>
        <w:t>.</w:t>
      </w:r>
      <w:r w:rsidR="00B17286" w:rsidRPr="00CA7515">
        <w:rPr>
          <w:rFonts w:ascii="Times New Roman" w:hAnsi="Times New Roman" w:cs="Times New Roman"/>
          <w:color w:val="000000"/>
          <w:sz w:val="24"/>
          <w:szCs w:val="24"/>
        </w:rPr>
        <w:t xml:space="preserve"> Berdasarkan pada kajian beberapa peneliti terkait pemeringkatan sukuk bahwa penelitian ini memiliki hipotesis bahwa :</w:t>
      </w:r>
    </w:p>
    <w:p w:rsidR="00B17286" w:rsidRPr="00CA7515" w:rsidRDefault="00B17286" w:rsidP="00F1602D">
      <w:pPr>
        <w:spacing w:after="0" w:line="360" w:lineRule="auto"/>
        <w:jc w:val="both"/>
        <w:rPr>
          <w:rFonts w:ascii="Times New Roman" w:hAnsi="Times New Roman" w:cs="Times New Roman"/>
          <w:color w:val="000000"/>
          <w:sz w:val="24"/>
          <w:szCs w:val="24"/>
        </w:rPr>
      </w:pPr>
      <w:r w:rsidRPr="00CA7515">
        <w:rPr>
          <w:rFonts w:ascii="Times New Roman" w:hAnsi="Times New Roman" w:cs="Times New Roman"/>
          <w:color w:val="000000"/>
          <w:sz w:val="24"/>
          <w:szCs w:val="24"/>
        </w:rPr>
        <w:t>H3 : Leverage memiliki pengaruh signifikan terhadap peringkat sukuk</w:t>
      </w:r>
    </w:p>
    <w:p w:rsidR="007E35D9" w:rsidRPr="00CA7515" w:rsidRDefault="007743BA" w:rsidP="00F1602D">
      <w:pPr>
        <w:spacing w:after="0" w:line="360" w:lineRule="auto"/>
        <w:jc w:val="both"/>
        <w:rPr>
          <w:rFonts w:ascii="Times New Roman" w:hAnsi="Times New Roman" w:cs="Times New Roman"/>
          <w:color w:val="000000"/>
          <w:sz w:val="24"/>
          <w:szCs w:val="24"/>
        </w:rPr>
      </w:pPr>
      <w:r w:rsidRPr="00CA7515">
        <w:rPr>
          <w:rFonts w:ascii="Times New Roman" w:hAnsi="Times New Roman" w:cs="Times New Roman"/>
          <w:color w:val="000000"/>
          <w:sz w:val="24"/>
          <w:szCs w:val="24"/>
        </w:rPr>
        <w:t>Rasio Produktivitas</w:t>
      </w:r>
      <w:r w:rsidR="003A5B10" w:rsidRPr="00CA7515">
        <w:rPr>
          <w:rFonts w:ascii="Times New Roman" w:hAnsi="Times New Roman" w:cs="Times New Roman"/>
          <w:color w:val="000000"/>
          <w:sz w:val="24"/>
          <w:szCs w:val="24"/>
        </w:rPr>
        <w:t xml:space="preserve"> </w:t>
      </w:r>
      <w:r w:rsidR="00FE69C7" w:rsidRPr="00CA7515">
        <w:rPr>
          <w:rFonts w:ascii="Times New Roman" w:hAnsi="Times New Roman" w:cs="Times New Roman"/>
          <w:color w:val="000000"/>
          <w:sz w:val="24"/>
          <w:szCs w:val="24"/>
        </w:rPr>
        <w:t xml:space="preserve">yang diukur dengan </w:t>
      </w:r>
      <w:r w:rsidR="00FE69C7" w:rsidRPr="00CA7515">
        <w:rPr>
          <w:rFonts w:ascii="Times New Roman" w:hAnsi="Times New Roman" w:cs="Times New Roman"/>
          <w:i/>
          <w:color w:val="000000"/>
          <w:sz w:val="24"/>
          <w:szCs w:val="24"/>
        </w:rPr>
        <w:t>Total Asset Turn Over</w:t>
      </w:r>
      <w:r w:rsidR="00FE69C7" w:rsidRPr="00CA7515">
        <w:rPr>
          <w:rFonts w:ascii="Times New Roman" w:hAnsi="Times New Roman" w:cs="Times New Roman"/>
          <w:color w:val="000000"/>
          <w:sz w:val="24"/>
          <w:szCs w:val="24"/>
        </w:rPr>
        <w:t xml:space="preserve"> ( TATO ) merupakan rasio untuk menilai seberapa besar efektifnya perusahaan atau institusi perbankan dalam memaksimalkan sumber financial yang dimiliki untuk menambah output atau laba, dimana banyak peneliti telah </w:t>
      </w:r>
      <w:r w:rsidR="00FE69C7" w:rsidRPr="00CA7515">
        <w:rPr>
          <w:rFonts w:ascii="Times New Roman" w:hAnsi="Times New Roman" w:cs="Times New Roman"/>
          <w:color w:val="000000"/>
          <w:sz w:val="24"/>
          <w:szCs w:val="24"/>
        </w:rPr>
        <w:lastRenderedPageBreak/>
        <w:t xml:space="preserve">menggunakan proksi tersebut sebagai variable yang ikut dapat mempengaruhi peratingan sukuk </w:t>
      </w:r>
      <w:r w:rsidR="00683DB6" w:rsidRPr="00CA7515">
        <w:rPr>
          <w:rFonts w:ascii="Times New Roman" w:hAnsi="Times New Roman" w:cs="Times New Roman"/>
          <w:color w:val="000000"/>
          <w:sz w:val="24"/>
          <w:szCs w:val="24"/>
        </w:rPr>
        <w:fldChar w:fldCharType="begin" w:fldLock="1"/>
      </w:r>
      <w:r w:rsidR="001D0CB3" w:rsidRPr="00CA7515">
        <w:rPr>
          <w:rFonts w:ascii="Times New Roman" w:hAnsi="Times New Roman" w:cs="Times New Roman"/>
          <w:color w:val="000000"/>
          <w:sz w:val="24"/>
          <w:szCs w:val="24"/>
        </w:rPr>
        <w:instrText>ADDIN CSL_CITATION {"citationItems":[{"id":"ITEM-1","itemData":{"author":[{"dropping-particle":"","family":"Afiani","given":"D","non-dropping-particle":"","parse-names":false,"suffix":""}],"container-title":"Accounting Analysis Journal","id":"ITEM-1","issue":"1","issued":{"date-parts":[["2013"]]},"title":"Pengaruh Likuiditas, Produktifitas, Profitabilitas, dan Leverage Terhadap Peringkat Sukuk (Studi Empiris pada Bank Umum Syariah dan Unit Usaha Syariah Periode 2008-2010)","type":"article-journal","volume":"2"},"uris":["http://www.mendeley.com/documents/?uuid=80dddfb6-1176-4938-a3c5-08af11401ed4","http://www.mendeley.com/documents/?uuid=4f22c9ab-d94d-4031-bed6-d45cacc698ef"]}],"mendeley":{"formattedCitation":"(Afiani, 2013)","plainTextFormattedCitation":"(Afiani, 2013)","previouslyFormattedCitation":"(Afiani, 2013)"},"properties":{"noteIndex":0},"schema":"https://github.com/citation-style-language/schema/raw/master/csl-citation.json"}</w:instrText>
      </w:r>
      <w:r w:rsidR="00683DB6" w:rsidRPr="00CA7515">
        <w:rPr>
          <w:rFonts w:ascii="Times New Roman" w:hAnsi="Times New Roman" w:cs="Times New Roman"/>
          <w:color w:val="000000"/>
          <w:sz w:val="24"/>
          <w:szCs w:val="24"/>
        </w:rPr>
        <w:fldChar w:fldCharType="separate"/>
      </w:r>
      <w:r w:rsidR="00FE69C7" w:rsidRPr="00CA7515">
        <w:rPr>
          <w:rFonts w:ascii="Times New Roman" w:hAnsi="Times New Roman" w:cs="Times New Roman"/>
          <w:noProof/>
          <w:color w:val="000000"/>
          <w:sz w:val="24"/>
          <w:szCs w:val="24"/>
        </w:rPr>
        <w:t>(Afiani, 2013)</w:t>
      </w:r>
      <w:r w:rsidR="00683DB6" w:rsidRPr="00CA7515">
        <w:rPr>
          <w:rFonts w:ascii="Times New Roman" w:hAnsi="Times New Roman" w:cs="Times New Roman"/>
          <w:color w:val="000000"/>
          <w:sz w:val="24"/>
          <w:szCs w:val="24"/>
        </w:rPr>
        <w:fldChar w:fldCharType="end"/>
      </w:r>
      <w:r w:rsidR="00FE69C7" w:rsidRPr="00CA7515">
        <w:rPr>
          <w:rFonts w:ascii="Times New Roman" w:hAnsi="Times New Roman" w:cs="Times New Roman"/>
          <w:color w:val="000000"/>
          <w:sz w:val="24"/>
          <w:szCs w:val="24"/>
        </w:rPr>
        <w:t xml:space="preserve">, diantara peneliti yang menunjukkan bahwa terdapat hubungan antara keduanya adalah sebagai berikut </w:t>
      </w:r>
      <w:r w:rsidR="00683DB6" w:rsidRPr="00CA7515">
        <w:rPr>
          <w:rFonts w:ascii="Times New Roman" w:hAnsi="Times New Roman" w:cs="Times New Roman"/>
          <w:color w:val="000000"/>
          <w:sz w:val="24"/>
          <w:szCs w:val="24"/>
        </w:rPr>
        <w:fldChar w:fldCharType="begin" w:fldLock="1"/>
      </w:r>
      <w:r w:rsidR="001D0CB3" w:rsidRPr="00CA7515">
        <w:rPr>
          <w:rFonts w:ascii="Times New Roman" w:hAnsi="Times New Roman" w:cs="Times New Roman"/>
          <w:color w:val="000000"/>
          <w:sz w:val="24"/>
          <w:szCs w:val="24"/>
        </w:rPr>
        <w:instrText>ADDIN CSL_CITATION {"citationItems":[{"id":"ITEM-1","itemData":{"DOI":"10.29040/jap.v18i01.90","ISSN":"1412-629X","abstract":"This research aims to find out if there is liquidity ratio, the ratio of influence productivity, pofitabilityratio, and the ratio of solvability against ranking sukuk made on companies listed at the IDX in 2011-2015. Type of this research is quantitative research. The sample used in this study was 14 companies that issue the  sukuk  and  listed  on  the  Indonesia  stock  exchange  in  2011-2015,  with purposive sampling method sampling. Methods of data analysis used in this study was multiple linear regression test. Based on the results of the research that has been done, then it can be taken a few conclusions, namely: Liquidity ratio does not affect the ranking of sukuk. Productivity ratio to rank sukuk, so the magnitude of this productivity ratio illustrates the effectiveness of the management of the company and so did to rank sukuk. Profitability ratio did not affect the ranking of sukuk. Solvability ratio effect on the ranking of sukuk.Key Word : Sukuk, Liquidity, Productivity, Solvability.","author":[{"dropping-particle":"","family":"Kartika Hendra Titisari","given":"Endah Winanti, Siti Nurlaela,","non-dropping-particle":"","parse-names":false,"suffix":""}],"container-title":"Jurnal Akuntansi Dan Pajak","id":"ITEM-1","issue":"01","issued":{"date-parts":[["2017"]]},"page":"130-139","title":"Pengaruh Rasiolikuiditas, Rasio Produktivitas, Rasio Profitabilitas, Dan Rasio Solvabilitas Terhadap Peringkat Sukuk","type":"article-journal","volume":"18"},"uris":["http://www.mendeley.com/documents/?uuid=1ee108e4-c122-42e6-af2a-bdd27a93e0e0","http://www.mendeley.com/documents/?uuid=554618f7-6a02-4224-a67e-a719e1a452bc"]}],"mendeley":{"formattedCitation":"(Kartika Hendra Titisari, 2017)","plainTextFormattedCitation":"(Kartika Hendra Titisari, 2017)","previouslyFormattedCitation":"(Kartika Hendra Titisari, 2017)"},"properties":{"noteIndex":0},"schema":"https://github.com/citation-style-language/schema/raw/master/csl-citation.json"}</w:instrText>
      </w:r>
      <w:r w:rsidR="00683DB6" w:rsidRPr="00CA7515">
        <w:rPr>
          <w:rFonts w:ascii="Times New Roman" w:hAnsi="Times New Roman" w:cs="Times New Roman"/>
          <w:color w:val="000000"/>
          <w:sz w:val="24"/>
          <w:szCs w:val="24"/>
        </w:rPr>
        <w:fldChar w:fldCharType="separate"/>
      </w:r>
      <w:r w:rsidR="00FE69C7" w:rsidRPr="00CA7515">
        <w:rPr>
          <w:rFonts w:ascii="Times New Roman" w:hAnsi="Times New Roman" w:cs="Times New Roman"/>
          <w:noProof/>
          <w:color w:val="000000"/>
          <w:sz w:val="24"/>
          <w:szCs w:val="24"/>
        </w:rPr>
        <w:t>(Kartika Hendra Titisari, 2017)</w:t>
      </w:r>
      <w:r w:rsidR="00683DB6" w:rsidRPr="00CA7515">
        <w:rPr>
          <w:rFonts w:ascii="Times New Roman" w:hAnsi="Times New Roman" w:cs="Times New Roman"/>
          <w:color w:val="000000"/>
          <w:sz w:val="24"/>
          <w:szCs w:val="24"/>
        </w:rPr>
        <w:fldChar w:fldCharType="end"/>
      </w:r>
      <w:r w:rsidR="00FE69C7" w:rsidRPr="00CA7515">
        <w:rPr>
          <w:rFonts w:ascii="Times New Roman" w:hAnsi="Times New Roman" w:cs="Times New Roman"/>
          <w:color w:val="000000"/>
          <w:sz w:val="24"/>
          <w:szCs w:val="24"/>
        </w:rPr>
        <w:t xml:space="preserve"> yang menguji 14 perusahaan penerbit sukuk dengan memanfaatkan regresi berganda menghasilkan bahwa rasio prosuktivitas mempunyai perngaruh yang positif dan signifikan terhadap rating sukuk, peneliti selanjutnya yang mempunyai hasil yang sama yaitu </w:t>
      </w:r>
      <w:r w:rsidR="00683DB6" w:rsidRPr="00CA7515">
        <w:rPr>
          <w:rFonts w:ascii="Times New Roman" w:hAnsi="Times New Roman" w:cs="Times New Roman"/>
          <w:color w:val="000000"/>
          <w:sz w:val="24"/>
          <w:szCs w:val="24"/>
        </w:rPr>
        <w:fldChar w:fldCharType="begin" w:fldLock="1"/>
      </w:r>
      <w:r w:rsidR="001D0CB3" w:rsidRPr="00CA7515">
        <w:rPr>
          <w:rFonts w:ascii="Times New Roman" w:hAnsi="Times New Roman" w:cs="Times New Roman"/>
          <w:color w:val="000000"/>
          <w:sz w:val="24"/>
          <w:szCs w:val="24"/>
        </w:rPr>
        <w:instrText>ADDIN CSL_CITATION {"citationItems":[{"id":"ITEM-1","itemData":{"DOI":"10.21009/wahana.012/1.2","ISSN":"2302-1810","abstract":"The purpose of this research is to find out the effect between the profitability, firm size, productivity, and auditor reputation toward rating sukuk. Rating sukuk is the dependent variables in this research were measured by scoring technique based on Pefindo’s rating. For the independent variables in this research, using profitability were measured by return of equity ratio, firm size were measured by natural logarithm of total asset, productivity were measured by comparison sales with employees, auditor reputation using dummy method. This research using secondary data which is non bank companies from Indonesian Stock Exchange Listed Company and rated by Pefindo in 2009-2013. While the sampling method used was purposive method which is overall 35 sample choose. This research uses logistic ordinal regression to test the hypothesis with SPSS computer program.\r The research result show that produktivity and auditor reputation partially have a significant negative influence toward rating sukuk, while profitability and firm size have no significant influence toward rating sukuk.","author":[{"dropping-particle":"","family":"Pranoto","given":"Galih Estu","non-dropping-particle":"","parse-names":false,"suffix":""},{"dropping-particle":"","family":"Anggraini","given":"Ratna","non-dropping-particle":"","parse-names":false,"suffix":""},{"dropping-particle":"","family":"Takidah","given":"Erika","non-dropping-particle":"","parse-names":false,"suffix":""}],"container-title":"Jurnal Wahana Akuntansi","id":"ITEM-1","issue":"1","issued":{"date-parts":[["2017"]]},"page":"13","title":"Pengaruh Profitabilitas, Ukuran Perusahaan, Produktivitas, Dan Reputasi Auditor Terhadap Peringkat Sukuk","type":"article-journal","volume":"12"},"uris":["http://www.mendeley.com/documents/?uuid=42b15fe6-e751-4302-89b0-a00fc505c91f","http://www.mendeley.com/documents/?uuid=f67fab56-78a2-4ae8-8c40-5cafff5e6798"]}],"mendeley":{"formattedCitation":"(Pranoto et al., 2017)","plainTextFormattedCitation":"(Pranoto et al., 2017)","previouslyFormattedCitation":"(Pranoto et al., 2017)"},"properties":{"noteIndex":0},"schema":"https://github.com/citation-style-language/schema/raw/master/csl-citation.json"}</w:instrText>
      </w:r>
      <w:r w:rsidR="00683DB6" w:rsidRPr="00CA7515">
        <w:rPr>
          <w:rFonts w:ascii="Times New Roman" w:hAnsi="Times New Roman" w:cs="Times New Roman"/>
          <w:color w:val="000000"/>
          <w:sz w:val="24"/>
          <w:szCs w:val="24"/>
        </w:rPr>
        <w:fldChar w:fldCharType="separate"/>
      </w:r>
      <w:r w:rsidR="00FE69C7" w:rsidRPr="00CA7515">
        <w:rPr>
          <w:rFonts w:ascii="Times New Roman" w:hAnsi="Times New Roman" w:cs="Times New Roman"/>
          <w:noProof/>
          <w:color w:val="000000"/>
          <w:sz w:val="24"/>
          <w:szCs w:val="24"/>
        </w:rPr>
        <w:t>(Pranoto et al., 2017)</w:t>
      </w:r>
      <w:r w:rsidR="00683DB6" w:rsidRPr="00CA7515">
        <w:rPr>
          <w:rFonts w:ascii="Times New Roman" w:hAnsi="Times New Roman" w:cs="Times New Roman"/>
          <w:color w:val="000000"/>
          <w:sz w:val="24"/>
          <w:szCs w:val="24"/>
        </w:rPr>
        <w:fldChar w:fldCharType="end"/>
      </w:r>
      <w:r w:rsidR="00FE69C7" w:rsidRPr="00CA7515">
        <w:rPr>
          <w:rFonts w:ascii="Times New Roman" w:hAnsi="Times New Roman" w:cs="Times New Roman"/>
          <w:color w:val="000000"/>
          <w:sz w:val="24"/>
          <w:szCs w:val="24"/>
        </w:rPr>
        <w:t xml:space="preserve"> yang telah menguji dengan model regresi ordinal logistic menggunakan 35 sampel terpilih bahwa proksi TATO mempunyai hubungan yang positif dan signifikan berpengaruh terhadap pemeringkatan sukuk. Peneliti lain yang mempunyai hasil yang serupa yaitu </w:t>
      </w:r>
      <w:r w:rsidR="00683DB6" w:rsidRPr="00CA7515">
        <w:rPr>
          <w:rFonts w:ascii="Times New Roman" w:hAnsi="Times New Roman" w:cs="Times New Roman"/>
          <w:color w:val="000000"/>
          <w:sz w:val="24"/>
          <w:szCs w:val="24"/>
        </w:rPr>
        <w:fldChar w:fldCharType="begin" w:fldLock="1"/>
      </w:r>
      <w:r w:rsidR="001D0CB3" w:rsidRPr="00CA7515">
        <w:rPr>
          <w:rFonts w:ascii="Times New Roman" w:hAnsi="Times New Roman" w:cs="Times New Roman"/>
          <w:color w:val="000000"/>
          <w:sz w:val="24"/>
          <w:szCs w:val="24"/>
        </w:rPr>
        <w:instrText>ADDIN CSL_CITATION {"citationItems":[{"id":"ITEM-1","itemData":{"author":[{"dropping-particle":"","family":"Hadinata","given":"Sofyan","non-dropping-particle":"","parse-names":false,"suffix":""}],"container-title":"Wahana Riset Akuntansi","id":"ITEM-1","issue":"2","issued":{"date-parts":[["2020"]]},"page":"95-107","title":"Determinan Peringkat Sukuk: Ditinjau dari Aspek Akuntansi dan Non-Akuntansi","type":"article-journal","volume":"8"},"uris":["http://www.mendeley.com/documents/?uuid=3a97b64f-9789-49bc-bef8-c45aef41d751","http://www.mendeley.com/documents/?uuid=fdad4612-13bf-4f6d-b5a7-7151a9706a2f"]},{"id":"ITEM-2","itemData":{"author":[{"dropping-particle":"","family":"Juardi","given":"","non-dropping-particle":"","parse-names":false,"suffix":""},{"dropping-particle":"","family":"Sueno","given":"Norma","non-dropping-particle":"","parse-names":false,"suffix":""}],"container-title":"AKRUAL Jurnal Akuntansi dan Keuangan","id":"ITEM-2","issue":"2","issued":{"date-parts":[["2019"]]},"page":"1-18","title":"Pengaruh Produktivitas , Firm Size dan Maturity Terhadap Peringkat Sukuk Pada Perusahaan Non Keuangan Di Indonesia","type":"article-journal","volume":"1"},"uris":["http://www.mendeley.com/documents/?uuid=4131e529-57bc-415d-9de9-f9d17d33e41b","http://www.mendeley.com/documents/?uuid=36a03f5a-37e0-40c5-a40d-09bbb4998667"]},{"id":"ITEM-3","itemData":{"author":[{"dropping-particle":"","family":"Astuti","given":"Ratna Puji","non-dropping-particle":"","parse-names":false,"suffix":""}],"container-title":"Jurnal Ilmu Manajemen dan Akuntansi Terapan (JIMAT)","id":"ITEM-3","issue":"1","issued":{"date-parts":[["2017"]]},"page":"80-94","title":"PENGARUH LIKUIDITAS, PRODUKTIVITAS, PROFITABILITAS, TERHADAP PERINGKAT SUKUK Ratna Puji Astuti Magister Akuntansi, STIE Darmaputra Semarang","type":"article-journal","volume":"8"},"uris":["http://www.mendeley.com/documents/?uuid=4b020d06-d18f-4a00-ae73-657f498408b1","http://www.mendeley.com/documents/?uuid=ed63a613-3481-4417-8fad-c1639b97a8b9","http://www.mendeley.com/documents/?uuid=893d9f82-e211-4f47-a122-eac37d7bbd57"]},{"id":"ITEM-4","itemData":{"abstract":"This study aims to determine the effect of profitabily, leverage, liquidity, solvability, PER, produktifity, secure, maturity and auditor reputation of bonds in the bond rating to non financial and no banking bond companies listed in Indonesia Stock Exchange and is registered in the ratings of bonds issued by PT.PEFINDO period 2009 to 2011. In this study the sample were 163 bonds. The sampling technique is determined using targeted sampling (purposive sampling), whereas the method of analysis used factor analysis and logistic regression analysis. By using analysis factor variabel profitabily, leverage, liquidity, solvability, maturity and auditor reputation is a factor can be used to predict bond rating. Logistic regression is employed to see the effect of profitabily, leverage, liquidity, and auditor reputation to the prediction of bond rating. While the solvability and maturity does not affect the prediction of bond. Keywords: bond rating, profitabily, leverage, liquidity, solvability, PER,productifity, secure, maturity and auditor reputation","author":[{"dropping-particle":"","family":"Widowati","given":"Dewi","non-dropping-particle":"","parse-names":false,"suffix":""},{"dropping-particle":"","family":"Nugrahanti","given":"Yeterina","non-dropping-particle":"","parse-names":false,"suffix":""},{"dropping-particle":"","family":"Kristanto","given":"Ari Budi","non-dropping-particle":"","parse-names":false,"suffix":""}],"container-title":"Jurnal Manajemen","id":"ITEM-4","issue":"1","issued":{"date-parts":[["2013"]]},"page":"35-54","title":"Analisis Faktor Keuangan dan Non Keuangan yang Berpengaruh pada Prediksi Peringkat Obligasi di Indonesia","type":"article-journal","volume":"13"},"uris":["http://www.mendeley.com/documents/?uuid=25ae3aff-18d8-4500-a192-3ba8f402e710","http://www.mendeley.com/documents/?uuid=73609799-da48-4b7b-b68b-445440721bde","http://www.mendeley.com/documents/?uuid=6a47bf1e-2955-4409-8551-18215718994a"]},{"id":"ITEM-5","itemData":{"DOI":"10.21111/iej.v6i1.4451","ISSN":"2460-1896","author":[{"dropping-particle":"","family":"Rofi","given":"Andika Taftiyanur","non-dropping-particle":"","parse-names":false,"suffix":""}],"container-title":"Islamic Economics Journal","id":"ITEM-5","issue":"1","issued":{"date-parts":[["2020"]]},"page":"1-26","title":"Pengaruh Total Assets Dan Total Assets Turnover Terhadap Rating Sukuk Dengan Return On Assets Sebagai Variabel Intervening Studi Pada Sukuk Korporasi Di Indonesia Tahun 2016-2018","type":"article-journal","volume":"6"},"uris":["http://www.mendeley.com/documents/?uuid=b72836d8-b865-495a-83f6-48a21dfa7bb3","http://www.mendeley.com/documents/?uuid=a82c0444-d86b-47a6-8610-25406b993a3a","http://www.mendeley.com/documents/?uuid=861f7476-34b8-40cc-aef6-1944b1a18caa"]}],"mendeley":{"formattedCitation":"(Astuti, 2017; Hadinata, 2020; Juardi &amp; Sueno, 2019; Rofi, 2020; Widowati et al., 2013)","plainTextFormattedCitation":"(Astuti, 2017; Hadinata, 2020; Juardi &amp; Sueno, 2019; Rofi, 2020; Widowati et al., 2013)","previouslyFormattedCitation":"(Astuti, 2017; Hadinata, 2020; Juardi &amp; Sueno, 2019; Rofi, 2020; Widowati et al., 2013)"},"properties":{"noteIndex":0},"schema":"https://github.com/citation-style-language/schema/raw/master/csl-citation.json"}</w:instrText>
      </w:r>
      <w:r w:rsidR="00683DB6" w:rsidRPr="00CA7515">
        <w:rPr>
          <w:rFonts w:ascii="Times New Roman" w:hAnsi="Times New Roman" w:cs="Times New Roman"/>
          <w:color w:val="000000"/>
          <w:sz w:val="24"/>
          <w:szCs w:val="24"/>
        </w:rPr>
        <w:fldChar w:fldCharType="separate"/>
      </w:r>
      <w:r w:rsidR="00B5653B" w:rsidRPr="00CA7515">
        <w:rPr>
          <w:rFonts w:ascii="Times New Roman" w:hAnsi="Times New Roman" w:cs="Times New Roman"/>
          <w:noProof/>
          <w:color w:val="000000"/>
          <w:sz w:val="24"/>
          <w:szCs w:val="24"/>
        </w:rPr>
        <w:t>(Astuti, 2017; Hadinata, 2020; Juardi &amp; Sueno, 2019; Rofi, 2020; Widowati et al., 2013)</w:t>
      </w:r>
      <w:r w:rsidR="00683DB6" w:rsidRPr="00CA7515">
        <w:rPr>
          <w:rFonts w:ascii="Times New Roman" w:hAnsi="Times New Roman" w:cs="Times New Roman"/>
          <w:color w:val="000000"/>
          <w:sz w:val="24"/>
          <w:szCs w:val="24"/>
        </w:rPr>
        <w:fldChar w:fldCharType="end"/>
      </w:r>
      <w:r w:rsidR="00B5653B" w:rsidRPr="00CA7515">
        <w:rPr>
          <w:rFonts w:ascii="Times New Roman" w:hAnsi="Times New Roman" w:cs="Times New Roman"/>
          <w:color w:val="000000"/>
          <w:sz w:val="24"/>
          <w:szCs w:val="24"/>
        </w:rPr>
        <w:t xml:space="preserve">, sedangkan penelitian yang memberi hasil berbeda yaitu tidak berpengaruhnya proksi TATO terhadap rating sukuk dilakukan oleh </w:t>
      </w:r>
      <w:r w:rsidR="00683DB6" w:rsidRPr="00CA7515">
        <w:rPr>
          <w:rFonts w:ascii="Times New Roman" w:hAnsi="Times New Roman" w:cs="Times New Roman"/>
          <w:color w:val="000000"/>
          <w:sz w:val="24"/>
          <w:szCs w:val="24"/>
        </w:rPr>
        <w:fldChar w:fldCharType="begin" w:fldLock="1"/>
      </w:r>
      <w:r w:rsidR="001D0CB3" w:rsidRPr="00CA7515">
        <w:rPr>
          <w:rFonts w:ascii="Times New Roman" w:hAnsi="Times New Roman" w:cs="Times New Roman"/>
          <w:color w:val="000000"/>
          <w:sz w:val="24"/>
          <w:szCs w:val="24"/>
        </w:rPr>
        <w:instrText>ADDIN CSL_CITATION {"citationItems":[{"id":"ITEM-1","itemData":{"abstract":"In this thesis, the author examines the variables that can affect the bond ratings issued by rating agency PT. PEFINDO on non-financial companies and non-services that are listed in the Indonesia Stock Exchange. Variables that are used to influence bond ratings that leverage ratio, liquidity ratio, profitability, productivity ratio, firm size, maturity and independent commissioners. The samples used were 116 with conventional bonds, to publish financial statements, have complete data, have positive earnings and bonds with AAA-BBB ratings during the observation period 2004 to 2013. Testing the hypothesis in this study using logistic regression. The results showed there are several variables that can affect the bond ratings and there are several variables that do not affect the bond ratings. Variables that can affect the bond ratings of variable leverage ratios, profitability ratios, company size, maturity, and independent commissioner. Meanwhile, the variables that do not affect the bond ratings of variable liquidity ratio and the productivity ratio.","author":[{"dropping-particle":"","family":"Tensia","given":"Kurnia Oktavianti","non-dropping-particle":"","parse-names":false,"suffix":""},{"dropping-particle":"","family":"Yaya","given":"Rizal","non-dropping-particle":"","parse-names":false,"suffix":""},{"dropping-particle":"","family":"Supriyono","given":"Edi","non-dropping-particle":"","parse-names":false,"suffix":""}],"container-title":"JBTI : Jurnal Bisnis Teori dan Implementasi","id":"ITEM-1","issue":"2","issued":{"date-parts":[["2015"]]},"page":"184-206","title":"Variabel – Variabel Yang Dapat Memengaruhi Peringkat Obligasi (Studi Kasus Perusahaan Non Keuangan dan Non Jasa yang Terdaftar di Bursa Efek Indonesia)","type":"article-journal","volume":"6"},"uris":["http://www.mendeley.com/documents/?uuid=9f23a0b6-5813-4714-a1a8-d91b0536f15d","http://www.mendeley.com/documents/?uuid=6773be91-e79a-464d-96fd-aab06a571a52"]},{"id":"ITEM-2","itemData":{"author":[{"dropping-particle":"","family":"Malia","given":"Lidiya","non-dropping-particle":"","parse-names":false,"suffix":""},{"dropping-particle":"","family":"Andayani","given":"","non-dropping-particle":"","parse-names":false,"suffix":""}],"container-title":"Jurnal Ilmu &amp; Riset Akuntansi","id":"ITEM-2","issue":"11","issued":{"date-parts":[["2015"]]},"page":"1-15","title":"Pengaruh Rasio Keuangan Terhadap Peringkat Sukuk","type":"article-journal","volume":"4"},"uris":["http://www.mendeley.com/documents/?uuid=91091735-2399-4c68-a756-0491d054ac6b","http://www.mendeley.com/documents/?uuid=647683c3-77a0-4878-9749-887ac897cda0","http://www.mendeley.com/documents/?uuid=37f4762c-a2bd-4532-af24-88d3f8cd67fa"]},{"id":"ITEM-3","itemData":{"ISBN":"9789793649993","abstract":"ABSTRAK This study aims to determine the effect of profitability,leverage, liquidity, and productivity in the bond rating to non financing companies listed in Indonesian stock Exchange an is registered in the ratings of bonds issued by PT. PEFINDO period 2011-2015. In this study the sample were 163 non financing companies. The sampling method used purposive sampling with the observation period from 2011 to 2015. Relationship and (or) influence between variable is described by using multiple linier regression analysis. The result indicted that 1) Profitability had significant positive 2) Leverage had significant negative 3) Liquidity had insignificantly and Productifity had insignificant in the bond rating.","author":[{"dropping-particle":"","family":"Kurniawan","given":"Adeka Titis","non-dropping-particle":"","parse-names":false,"suffix":""},{"dropping-particle":"","family":"Suwarti","given":"Titiek","non-dropping-particle":"","parse-names":false,"suffix":""}],"container-title":"Prosiding Seminar Nasional Multi Disiplin Ilmu &amp;Call for Papers Unisbank Ke-3","id":"ITEM-3","issue":"3","issued":{"date-parts":[["2017"]]},"page":"435-443","title":"Pengaruh profitabilitas , leverage, likuditas dan produktifitas terhadap peringkat obligasi","type":"article-journal","volume":"3"},"uris":["http://www.mendeley.com/documents/?uuid=05191dbd-a1ca-44ca-bbb0-173277b6d78f","http://www.mendeley.com/documents/?uuid=924698a0-2b4f-42f1-a559-443d10e1c597","http://www.mendeley.com/documents/?uuid=4ce3f6e7-aa50-4705-9078-ec982065b3e4"]},{"id":"ITEM-4","itemData":{"author":[{"dropping-particle":"","family":"Afiani","given":"D","non-dropping-particle":"","parse-names":false,"suffix":""}],"container-title":"Accounting Analysis Journal","id":"ITEM-4","issue":"1","issued":{"date-parts":[["2013"]]},"title":"Pengaruh Likuiditas, Produktifitas, Profitabilitas, dan Leverage Terhadap Peringkat Sukuk (Studi Empiris pada Bank Umum Syariah dan Unit Usaha Syariah Periode 2008-2010)","type":"article-journal","volume":"2"},"uris":["http://www.mendeley.com/documents/?uuid=80dddfb6-1176-4938-a3c5-08af11401ed4","http://www.mendeley.com/documents/?uuid=4f22c9ab-d94d-4031-bed6-d45cacc698ef","http://www.mendeley.com/documents/?uuid=617dfc39-f16b-4f83-8372-c02af7cabfce"]}],"mendeley":{"formattedCitation":"(Afiani, 2013; Kurniawan &amp; Suwarti, 2017; Malia &amp; Andayani, 2015; Tensia et al., 2015)","plainTextFormattedCitation":"(Afiani, 2013; Kurniawan &amp; Suwarti, 2017; Malia &amp; Andayani, 2015; Tensia et al., 2015)","previouslyFormattedCitation":"(Afiani, 2013; Kurniawan &amp; Suwarti, 2017; Malia &amp; Andayani, 2015; Tensia et al., 2015)"},"properties":{"noteIndex":0},"schema":"https://github.com/citation-style-language/schema/raw/master/csl-citation.json"}</w:instrText>
      </w:r>
      <w:r w:rsidR="00683DB6" w:rsidRPr="00CA7515">
        <w:rPr>
          <w:rFonts w:ascii="Times New Roman" w:hAnsi="Times New Roman" w:cs="Times New Roman"/>
          <w:color w:val="000000"/>
          <w:sz w:val="24"/>
          <w:szCs w:val="24"/>
        </w:rPr>
        <w:fldChar w:fldCharType="separate"/>
      </w:r>
      <w:r w:rsidR="00B5653B" w:rsidRPr="00CA7515">
        <w:rPr>
          <w:rFonts w:ascii="Times New Roman" w:hAnsi="Times New Roman" w:cs="Times New Roman"/>
          <w:noProof/>
          <w:color w:val="000000"/>
          <w:sz w:val="24"/>
          <w:szCs w:val="24"/>
        </w:rPr>
        <w:t>(Afiani, 2013; Kurniawan &amp; Suwarti, 2017; Malia &amp; Andayani, 2015; Tensia et al., 2015)</w:t>
      </w:r>
      <w:r w:rsidR="00683DB6" w:rsidRPr="00CA7515">
        <w:rPr>
          <w:rFonts w:ascii="Times New Roman" w:hAnsi="Times New Roman" w:cs="Times New Roman"/>
          <w:color w:val="000000"/>
          <w:sz w:val="24"/>
          <w:szCs w:val="24"/>
        </w:rPr>
        <w:fldChar w:fldCharType="end"/>
      </w:r>
      <w:r w:rsidR="00B5653B" w:rsidRPr="00CA7515">
        <w:rPr>
          <w:rFonts w:ascii="Times New Roman" w:hAnsi="Times New Roman" w:cs="Times New Roman"/>
          <w:color w:val="000000"/>
          <w:sz w:val="24"/>
          <w:szCs w:val="24"/>
        </w:rPr>
        <w:t>.</w:t>
      </w:r>
      <w:r w:rsidR="007E35D9" w:rsidRPr="00CA7515">
        <w:rPr>
          <w:rFonts w:ascii="Times New Roman" w:hAnsi="Times New Roman" w:cs="Times New Roman"/>
          <w:color w:val="000000"/>
          <w:sz w:val="24"/>
          <w:szCs w:val="24"/>
        </w:rPr>
        <w:t xml:space="preserve"> Berdasarkan pada pembahasan dan hasil studi beberapa riset bahwa penelitian ini memformulasikan hipotesis sebagai berikut :</w:t>
      </w:r>
    </w:p>
    <w:p w:rsidR="007743BA" w:rsidRPr="00CA7515" w:rsidRDefault="007E35D9" w:rsidP="00F1602D">
      <w:pPr>
        <w:spacing w:after="0" w:line="360" w:lineRule="auto"/>
        <w:jc w:val="both"/>
        <w:rPr>
          <w:rFonts w:ascii="Times New Roman" w:hAnsi="Times New Roman" w:cs="Times New Roman"/>
          <w:b/>
          <w:color w:val="000000"/>
          <w:sz w:val="24"/>
          <w:szCs w:val="24"/>
        </w:rPr>
      </w:pPr>
      <w:r w:rsidRPr="00CA7515">
        <w:rPr>
          <w:rFonts w:ascii="Times New Roman" w:hAnsi="Times New Roman" w:cs="Times New Roman"/>
          <w:b/>
          <w:color w:val="000000"/>
          <w:sz w:val="24"/>
          <w:szCs w:val="24"/>
        </w:rPr>
        <w:t>H4 : Produktivitas  memiliki pengaruh signifikan terhadap peringkat sukuk</w:t>
      </w:r>
    </w:p>
    <w:p w:rsidR="006611DD" w:rsidRPr="00CA7515" w:rsidRDefault="006611DD" w:rsidP="00F1602D">
      <w:pPr>
        <w:spacing w:after="0" w:line="360" w:lineRule="auto"/>
        <w:jc w:val="both"/>
        <w:rPr>
          <w:rFonts w:ascii="Times New Roman" w:hAnsi="Times New Roman" w:cs="Times New Roman"/>
          <w:color w:val="000000"/>
          <w:sz w:val="24"/>
          <w:szCs w:val="24"/>
        </w:rPr>
      </w:pPr>
    </w:p>
    <w:p w:rsidR="00F02D3A" w:rsidRPr="00CA7515" w:rsidRDefault="00F02D3A" w:rsidP="00F1602D">
      <w:pPr>
        <w:spacing w:after="0" w:line="360" w:lineRule="auto"/>
        <w:jc w:val="both"/>
        <w:rPr>
          <w:rFonts w:ascii="Times New Roman" w:hAnsi="Times New Roman" w:cs="Times New Roman"/>
          <w:color w:val="000000"/>
          <w:sz w:val="24"/>
          <w:szCs w:val="24"/>
        </w:rPr>
      </w:pPr>
    </w:p>
    <w:p w:rsidR="00F02D3A" w:rsidRPr="00CA7515" w:rsidRDefault="00F02D3A" w:rsidP="00F1602D">
      <w:pPr>
        <w:spacing w:after="0" w:line="360" w:lineRule="auto"/>
        <w:jc w:val="both"/>
        <w:rPr>
          <w:rFonts w:ascii="Times New Roman" w:hAnsi="Times New Roman" w:cs="Times New Roman"/>
          <w:color w:val="000000"/>
          <w:sz w:val="24"/>
          <w:szCs w:val="24"/>
        </w:rPr>
      </w:pPr>
    </w:p>
    <w:p w:rsidR="0074000C" w:rsidRPr="00CA7515" w:rsidRDefault="0074000C" w:rsidP="00F1602D">
      <w:pPr>
        <w:spacing w:after="0" w:line="360" w:lineRule="auto"/>
        <w:rPr>
          <w:rFonts w:ascii="Times New Roman" w:hAnsi="Times New Roman" w:cs="Times New Roman"/>
          <w:b/>
          <w:sz w:val="24"/>
          <w:szCs w:val="24"/>
        </w:rPr>
      </w:pPr>
      <w:r w:rsidRPr="00CA7515">
        <w:rPr>
          <w:rFonts w:ascii="Times New Roman" w:hAnsi="Times New Roman" w:cs="Times New Roman"/>
          <w:b/>
          <w:sz w:val="24"/>
          <w:szCs w:val="24"/>
        </w:rPr>
        <w:t>Method</w:t>
      </w:r>
    </w:p>
    <w:p w:rsidR="00425C7A" w:rsidRPr="00CA7515" w:rsidRDefault="00006C77" w:rsidP="00F1602D">
      <w:pPr>
        <w:spacing w:after="0" w:line="360" w:lineRule="auto"/>
        <w:jc w:val="both"/>
        <w:rPr>
          <w:rFonts w:ascii="Times New Roman" w:hAnsi="Times New Roman" w:cs="Times New Roman"/>
          <w:sz w:val="24"/>
          <w:szCs w:val="24"/>
        </w:rPr>
      </w:pPr>
      <w:r w:rsidRPr="00CA7515">
        <w:rPr>
          <w:rFonts w:ascii="Times New Roman" w:hAnsi="Times New Roman" w:cs="Times New Roman"/>
          <w:sz w:val="24"/>
          <w:szCs w:val="24"/>
        </w:rPr>
        <w:t xml:space="preserve">Penelitian ini merupakan penelitian kuantitatif yang menggunakan populasi seluruh perbankan syariah penerbit sukuk, dimana purposive sampling digunakan sebagai metode pengambilan sampel dengan beberapa ketentuan dan criteria tertentu yang dibuat sehingga menghasilkan enam lembaga perbankan syariah  terpilih </w:t>
      </w:r>
      <w:r w:rsidR="008B4143" w:rsidRPr="00CA7515">
        <w:rPr>
          <w:rFonts w:ascii="Times New Roman" w:hAnsi="Times New Roman" w:cs="Times New Roman"/>
          <w:sz w:val="24"/>
          <w:szCs w:val="24"/>
        </w:rPr>
        <w:t>yang kemudian dianalisis dalam kurun waktu lima tahun menggunakan alat bantu statistic</w:t>
      </w:r>
      <w:r w:rsidR="00D144DE" w:rsidRPr="00CA7515">
        <w:rPr>
          <w:rFonts w:ascii="Times New Roman" w:hAnsi="Times New Roman" w:cs="Times New Roman"/>
          <w:sz w:val="24"/>
          <w:szCs w:val="24"/>
        </w:rPr>
        <w:t xml:space="preserve"> SPSS. Regresi linier berganda digunakan sebagai teknik analisa data untuk mengetahui seberapa besar pengaruh variable independen terhadap variable dependen </w:t>
      </w:r>
      <w:r w:rsidR="00B404DA" w:rsidRPr="00CA7515">
        <w:rPr>
          <w:rFonts w:ascii="Times New Roman" w:hAnsi="Times New Roman" w:cs="Times New Roman"/>
          <w:sz w:val="24"/>
          <w:szCs w:val="24"/>
        </w:rPr>
        <w:t>pemeringkatan sukuk.</w:t>
      </w:r>
      <w:r w:rsidR="00B83C51" w:rsidRPr="00CA7515">
        <w:rPr>
          <w:rFonts w:ascii="Times New Roman" w:hAnsi="Times New Roman" w:cs="Times New Roman"/>
          <w:sz w:val="24"/>
          <w:szCs w:val="24"/>
        </w:rPr>
        <w:t xml:space="preserve"> Dimana model regresi yang terbentuk adalah sebagai berikut:</w:t>
      </w:r>
    </w:p>
    <w:p w:rsidR="00F02D3A" w:rsidRPr="00CA7515" w:rsidRDefault="00F02D3A" w:rsidP="00F1602D">
      <w:pPr>
        <w:spacing w:after="0" w:line="360" w:lineRule="auto"/>
        <w:jc w:val="both"/>
        <w:rPr>
          <w:rFonts w:ascii="Times New Roman" w:hAnsi="Times New Roman" w:cs="Times New Roman"/>
          <w:sz w:val="24"/>
          <w:szCs w:val="24"/>
        </w:rPr>
      </w:pPr>
    </w:p>
    <w:p w:rsidR="00B83C51" w:rsidRPr="00CA7515" w:rsidRDefault="00B83C51" w:rsidP="00F1602D">
      <w:pPr>
        <w:spacing w:after="0" w:line="360" w:lineRule="auto"/>
        <w:jc w:val="both"/>
        <w:rPr>
          <w:rFonts w:ascii="Times New Roman" w:hAnsi="Times New Roman" w:cs="Times New Roman"/>
          <w:sz w:val="24"/>
          <w:szCs w:val="24"/>
        </w:rPr>
      </w:pPr>
      <w:r w:rsidRPr="00CA7515">
        <w:rPr>
          <w:rFonts w:ascii="Times New Roman" w:hAnsi="Times New Roman" w:cs="Times New Roman"/>
          <w:sz w:val="24"/>
          <w:szCs w:val="24"/>
        </w:rPr>
        <w:t>Y = a+ b1X1 + b2X2 +b3X3 + b4X4 + e</w:t>
      </w:r>
    </w:p>
    <w:p w:rsidR="00F02D3A" w:rsidRPr="00CA7515" w:rsidRDefault="00F02D3A" w:rsidP="00F1602D">
      <w:pPr>
        <w:spacing w:after="0" w:line="360" w:lineRule="auto"/>
        <w:jc w:val="both"/>
        <w:rPr>
          <w:rFonts w:ascii="Times New Roman" w:hAnsi="Times New Roman" w:cs="Times New Roman"/>
          <w:sz w:val="24"/>
          <w:szCs w:val="24"/>
        </w:rPr>
      </w:pPr>
    </w:p>
    <w:p w:rsidR="00B83C51" w:rsidRPr="00CA7515" w:rsidRDefault="00B83C51" w:rsidP="00F1602D">
      <w:pPr>
        <w:spacing w:after="0" w:line="360" w:lineRule="auto"/>
        <w:jc w:val="both"/>
        <w:rPr>
          <w:rFonts w:ascii="Times New Roman" w:hAnsi="Times New Roman" w:cs="Times New Roman"/>
          <w:sz w:val="24"/>
          <w:szCs w:val="24"/>
        </w:rPr>
      </w:pPr>
      <w:r w:rsidRPr="00CA7515">
        <w:rPr>
          <w:rFonts w:ascii="Times New Roman" w:hAnsi="Times New Roman" w:cs="Times New Roman"/>
          <w:sz w:val="24"/>
          <w:szCs w:val="24"/>
        </w:rPr>
        <w:t xml:space="preserve">Keterangan; </w:t>
      </w:r>
      <w:r w:rsidRPr="00CA7515">
        <w:rPr>
          <w:rFonts w:ascii="Times New Roman" w:hAnsi="Times New Roman" w:cs="Times New Roman"/>
          <w:sz w:val="24"/>
          <w:szCs w:val="24"/>
        </w:rPr>
        <w:tab/>
        <w:t>Y : Peringkat Sukuk pada Perbankan Syariah</w:t>
      </w:r>
    </w:p>
    <w:p w:rsidR="00B83C51" w:rsidRPr="00CA7515" w:rsidRDefault="00B83C51" w:rsidP="00F1602D">
      <w:pPr>
        <w:spacing w:after="0" w:line="360" w:lineRule="auto"/>
        <w:jc w:val="both"/>
        <w:rPr>
          <w:rFonts w:ascii="Times New Roman" w:hAnsi="Times New Roman" w:cs="Times New Roman"/>
          <w:color w:val="000000"/>
          <w:sz w:val="24"/>
          <w:szCs w:val="24"/>
        </w:rPr>
      </w:pPr>
      <w:r w:rsidRPr="00CA7515">
        <w:rPr>
          <w:rFonts w:ascii="Times New Roman" w:hAnsi="Times New Roman" w:cs="Times New Roman"/>
          <w:sz w:val="24"/>
          <w:szCs w:val="24"/>
        </w:rPr>
        <w:tab/>
      </w:r>
      <w:r w:rsidRPr="00CA7515">
        <w:rPr>
          <w:rFonts w:ascii="Times New Roman" w:hAnsi="Times New Roman" w:cs="Times New Roman"/>
          <w:sz w:val="24"/>
          <w:szCs w:val="24"/>
        </w:rPr>
        <w:tab/>
        <w:t xml:space="preserve">a  : </w:t>
      </w:r>
      <w:r w:rsidRPr="00CA7515">
        <w:rPr>
          <w:rFonts w:ascii="Times New Roman" w:hAnsi="Times New Roman" w:cs="Times New Roman"/>
          <w:color w:val="000000"/>
          <w:sz w:val="24"/>
          <w:szCs w:val="24"/>
        </w:rPr>
        <w:t>Konstanta, yaitu nilai peringkat sukuk jika variable independen bernilai 0</w:t>
      </w:r>
    </w:p>
    <w:p w:rsidR="00B83C51" w:rsidRPr="00CA7515" w:rsidRDefault="00B83C51" w:rsidP="00F1602D">
      <w:pPr>
        <w:spacing w:after="0" w:line="360" w:lineRule="auto"/>
        <w:jc w:val="both"/>
        <w:rPr>
          <w:rFonts w:ascii="Times New Roman" w:hAnsi="Times New Roman" w:cs="Times New Roman"/>
          <w:color w:val="000000"/>
          <w:sz w:val="24"/>
          <w:szCs w:val="24"/>
        </w:rPr>
      </w:pPr>
      <w:r w:rsidRPr="00CA7515">
        <w:rPr>
          <w:rFonts w:ascii="Times New Roman" w:hAnsi="Times New Roman" w:cs="Times New Roman"/>
          <w:color w:val="000000"/>
          <w:sz w:val="24"/>
          <w:szCs w:val="24"/>
        </w:rPr>
        <w:tab/>
      </w:r>
      <w:r w:rsidRPr="00CA7515">
        <w:rPr>
          <w:rFonts w:ascii="Times New Roman" w:hAnsi="Times New Roman" w:cs="Times New Roman"/>
          <w:color w:val="000000"/>
          <w:sz w:val="24"/>
          <w:szCs w:val="24"/>
        </w:rPr>
        <w:tab/>
        <w:t>b1-b4 ; Koefisien regresi variable independen</w:t>
      </w:r>
    </w:p>
    <w:p w:rsidR="00B83C51" w:rsidRPr="00CA7515" w:rsidRDefault="00B83C51" w:rsidP="00F1602D">
      <w:pPr>
        <w:spacing w:after="0" w:line="360" w:lineRule="auto"/>
        <w:jc w:val="both"/>
        <w:rPr>
          <w:rFonts w:ascii="Times New Roman" w:hAnsi="Times New Roman" w:cs="Times New Roman"/>
          <w:color w:val="000000"/>
          <w:sz w:val="24"/>
          <w:szCs w:val="24"/>
        </w:rPr>
      </w:pPr>
      <w:r w:rsidRPr="00CA7515">
        <w:rPr>
          <w:rFonts w:ascii="Times New Roman" w:hAnsi="Times New Roman" w:cs="Times New Roman"/>
          <w:color w:val="000000"/>
          <w:sz w:val="24"/>
          <w:szCs w:val="24"/>
        </w:rPr>
        <w:lastRenderedPageBreak/>
        <w:tab/>
      </w:r>
      <w:r w:rsidRPr="00CA7515">
        <w:rPr>
          <w:rFonts w:ascii="Times New Roman" w:hAnsi="Times New Roman" w:cs="Times New Roman"/>
          <w:color w:val="000000"/>
          <w:sz w:val="24"/>
          <w:szCs w:val="24"/>
        </w:rPr>
        <w:tab/>
        <w:t>X1: Profitalibilas</w:t>
      </w:r>
    </w:p>
    <w:p w:rsidR="00B83C51" w:rsidRPr="00CA7515" w:rsidRDefault="00B83C51" w:rsidP="00F1602D">
      <w:pPr>
        <w:spacing w:after="0" w:line="360" w:lineRule="auto"/>
        <w:jc w:val="both"/>
        <w:rPr>
          <w:rFonts w:ascii="Times New Roman" w:hAnsi="Times New Roman" w:cs="Times New Roman"/>
          <w:color w:val="000000"/>
          <w:sz w:val="24"/>
          <w:szCs w:val="24"/>
        </w:rPr>
      </w:pPr>
      <w:r w:rsidRPr="00CA7515">
        <w:rPr>
          <w:rFonts w:ascii="Times New Roman" w:hAnsi="Times New Roman" w:cs="Times New Roman"/>
          <w:color w:val="000000"/>
          <w:sz w:val="24"/>
          <w:szCs w:val="24"/>
        </w:rPr>
        <w:tab/>
      </w:r>
      <w:r w:rsidRPr="00CA7515">
        <w:rPr>
          <w:rFonts w:ascii="Times New Roman" w:hAnsi="Times New Roman" w:cs="Times New Roman"/>
          <w:color w:val="000000"/>
          <w:sz w:val="24"/>
          <w:szCs w:val="24"/>
        </w:rPr>
        <w:tab/>
        <w:t>X2: Likuiditas</w:t>
      </w:r>
    </w:p>
    <w:p w:rsidR="00B83C51" w:rsidRPr="00CA7515" w:rsidRDefault="00B83C51" w:rsidP="00F1602D">
      <w:pPr>
        <w:spacing w:after="0" w:line="360" w:lineRule="auto"/>
        <w:jc w:val="both"/>
        <w:rPr>
          <w:rFonts w:ascii="Times New Roman" w:hAnsi="Times New Roman" w:cs="Times New Roman"/>
          <w:color w:val="000000"/>
          <w:sz w:val="24"/>
          <w:szCs w:val="24"/>
        </w:rPr>
      </w:pPr>
      <w:r w:rsidRPr="00CA7515">
        <w:rPr>
          <w:rFonts w:ascii="Times New Roman" w:hAnsi="Times New Roman" w:cs="Times New Roman"/>
          <w:color w:val="000000"/>
          <w:sz w:val="24"/>
          <w:szCs w:val="24"/>
        </w:rPr>
        <w:tab/>
      </w:r>
      <w:r w:rsidRPr="00CA7515">
        <w:rPr>
          <w:rFonts w:ascii="Times New Roman" w:hAnsi="Times New Roman" w:cs="Times New Roman"/>
          <w:color w:val="000000"/>
          <w:sz w:val="24"/>
          <w:szCs w:val="24"/>
        </w:rPr>
        <w:tab/>
        <w:t>X3: Leverage</w:t>
      </w:r>
    </w:p>
    <w:p w:rsidR="00B83C51" w:rsidRPr="00CA7515" w:rsidRDefault="00B83C51" w:rsidP="00F1602D">
      <w:pPr>
        <w:spacing w:after="0" w:line="360" w:lineRule="auto"/>
        <w:jc w:val="both"/>
        <w:rPr>
          <w:rFonts w:ascii="Times New Roman" w:hAnsi="Times New Roman" w:cs="Times New Roman"/>
          <w:sz w:val="24"/>
          <w:szCs w:val="24"/>
        </w:rPr>
      </w:pPr>
      <w:r w:rsidRPr="00CA7515">
        <w:rPr>
          <w:rFonts w:ascii="Times New Roman" w:hAnsi="Times New Roman" w:cs="Times New Roman"/>
          <w:color w:val="000000"/>
          <w:sz w:val="24"/>
          <w:szCs w:val="24"/>
        </w:rPr>
        <w:tab/>
      </w:r>
      <w:r w:rsidRPr="00CA7515">
        <w:rPr>
          <w:rFonts w:ascii="Times New Roman" w:hAnsi="Times New Roman" w:cs="Times New Roman"/>
          <w:color w:val="000000"/>
          <w:sz w:val="24"/>
          <w:szCs w:val="24"/>
        </w:rPr>
        <w:tab/>
        <w:t>X4: Produktivitas</w:t>
      </w:r>
    </w:p>
    <w:p w:rsidR="00B83C51" w:rsidRPr="00CA7515" w:rsidRDefault="00B83C51" w:rsidP="00F1602D">
      <w:pPr>
        <w:spacing w:after="0" w:line="360" w:lineRule="auto"/>
        <w:jc w:val="both"/>
        <w:rPr>
          <w:rFonts w:ascii="Times New Roman" w:hAnsi="Times New Roman" w:cs="Times New Roman"/>
          <w:sz w:val="24"/>
          <w:szCs w:val="24"/>
        </w:rPr>
      </w:pPr>
    </w:p>
    <w:p w:rsidR="00172360" w:rsidRPr="00CA7515" w:rsidRDefault="00E7147D" w:rsidP="00F1602D">
      <w:pPr>
        <w:spacing w:after="0" w:line="360" w:lineRule="auto"/>
        <w:jc w:val="both"/>
        <w:rPr>
          <w:rFonts w:ascii="Times New Roman" w:hAnsi="Times New Roman" w:cs="Times New Roman"/>
          <w:sz w:val="24"/>
          <w:szCs w:val="24"/>
        </w:rPr>
      </w:pPr>
      <w:r w:rsidRPr="00CA7515">
        <w:rPr>
          <w:rFonts w:ascii="Times New Roman" w:hAnsi="Times New Roman" w:cs="Times New Roman"/>
          <w:sz w:val="24"/>
          <w:szCs w:val="24"/>
        </w:rPr>
        <w:t>Pemeringkatan sukuk pada penelitian ini didasarka</w:t>
      </w:r>
      <w:r w:rsidR="00D144DE" w:rsidRPr="00CA7515">
        <w:rPr>
          <w:rFonts w:ascii="Times New Roman" w:hAnsi="Times New Roman" w:cs="Times New Roman"/>
          <w:sz w:val="24"/>
          <w:szCs w:val="24"/>
        </w:rPr>
        <w:t>n</w:t>
      </w:r>
      <w:r w:rsidRPr="00CA7515">
        <w:rPr>
          <w:rFonts w:ascii="Times New Roman" w:hAnsi="Times New Roman" w:cs="Times New Roman"/>
          <w:sz w:val="24"/>
          <w:szCs w:val="24"/>
        </w:rPr>
        <w:t xml:space="preserve"> pada perusahaan yang terlisensi oleh badan pengawan pasar modal dan lembaga keuangan ( BAPEPAM-LK)</w:t>
      </w:r>
      <w:r w:rsidR="00A97309" w:rsidRPr="00CA7515">
        <w:rPr>
          <w:rFonts w:ascii="Times New Roman" w:hAnsi="Times New Roman" w:cs="Times New Roman"/>
          <w:sz w:val="24"/>
          <w:szCs w:val="24"/>
        </w:rPr>
        <w:t xml:space="preserve"> yaitu PT. Pefindo yang merating sukuk pada dua pembagian, dimana nilai AAA, AA, BBB dikategorikan sebagai Investment Grade  sedangkan yang dikelompokkan sebagai non-investment grade yang memiliki penilaian BB, B, CCC, D. selanjutnya  dari masing-masing penilaian tersebut karena ini merupakan variable dummy sehingga dikuantifikasikan berdasarkan skala interval PT Pefindo</w:t>
      </w:r>
      <w:r w:rsidR="006B7C3D" w:rsidRPr="00CA7515">
        <w:rPr>
          <w:rFonts w:ascii="Times New Roman" w:hAnsi="Times New Roman" w:cs="Times New Roman"/>
          <w:sz w:val="24"/>
          <w:szCs w:val="24"/>
        </w:rPr>
        <w:t>.</w:t>
      </w:r>
    </w:p>
    <w:p w:rsidR="00F02D3A" w:rsidRPr="00CA7515" w:rsidRDefault="00F02D3A" w:rsidP="00F1602D">
      <w:pPr>
        <w:spacing w:after="0" w:line="360" w:lineRule="auto"/>
        <w:jc w:val="both"/>
        <w:rPr>
          <w:rFonts w:ascii="Times New Roman" w:hAnsi="Times New Roman" w:cs="Times New Roman"/>
          <w:sz w:val="24"/>
          <w:szCs w:val="24"/>
        </w:rPr>
      </w:pPr>
    </w:p>
    <w:p w:rsidR="00F02D3A" w:rsidRPr="00CA7515" w:rsidRDefault="00F02D3A" w:rsidP="00F1602D">
      <w:pPr>
        <w:spacing w:after="0" w:line="360" w:lineRule="auto"/>
        <w:jc w:val="both"/>
        <w:rPr>
          <w:rFonts w:ascii="Times New Roman" w:hAnsi="Times New Roman" w:cs="Times New Roman"/>
          <w:sz w:val="24"/>
          <w:szCs w:val="24"/>
        </w:rPr>
      </w:pPr>
    </w:p>
    <w:p w:rsidR="00F02D3A" w:rsidRPr="00CA7515" w:rsidRDefault="00F02D3A" w:rsidP="00F1602D">
      <w:pPr>
        <w:spacing w:after="0" w:line="360" w:lineRule="auto"/>
        <w:jc w:val="both"/>
        <w:rPr>
          <w:rFonts w:ascii="Times New Roman" w:hAnsi="Times New Roman" w:cs="Times New Roman"/>
          <w:sz w:val="24"/>
          <w:szCs w:val="24"/>
        </w:rPr>
      </w:pPr>
    </w:p>
    <w:p w:rsidR="006B7C3D" w:rsidRPr="00CA7515" w:rsidRDefault="00D144DE" w:rsidP="00F1602D">
      <w:pPr>
        <w:spacing w:after="0" w:line="360" w:lineRule="auto"/>
        <w:jc w:val="both"/>
        <w:rPr>
          <w:rFonts w:ascii="Times New Roman" w:hAnsi="Times New Roman" w:cs="Times New Roman"/>
          <w:sz w:val="24"/>
          <w:szCs w:val="24"/>
        </w:rPr>
      </w:pPr>
      <w:r w:rsidRPr="00CA7515">
        <w:rPr>
          <w:rFonts w:ascii="Times New Roman" w:hAnsi="Times New Roman" w:cs="Times New Roman"/>
          <w:sz w:val="24"/>
          <w:szCs w:val="24"/>
        </w:rPr>
        <w:t xml:space="preserve"> </w:t>
      </w:r>
    </w:p>
    <w:p w:rsidR="0074000C" w:rsidRPr="00CA7515" w:rsidRDefault="0074000C" w:rsidP="00F1602D">
      <w:pPr>
        <w:spacing w:after="0" w:line="360" w:lineRule="auto"/>
        <w:rPr>
          <w:rFonts w:ascii="Times New Roman" w:hAnsi="Times New Roman" w:cs="Times New Roman"/>
          <w:b/>
          <w:sz w:val="24"/>
          <w:szCs w:val="24"/>
        </w:rPr>
      </w:pPr>
      <w:r w:rsidRPr="00CA7515">
        <w:rPr>
          <w:rFonts w:ascii="Times New Roman" w:hAnsi="Times New Roman" w:cs="Times New Roman"/>
          <w:b/>
          <w:sz w:val="24"/>
          <w:szCs w:val="24"/>
        </w:rPr>
        <w:t>Discussion</w:t>
      </w:r>
    </w:p>
    <w:p w:rsidR="00425C7A" w:rsidRPr="00CA7515" w:rsidRDefault="006611DD" w:rsidP="00F1602D">
      <w:pPr>
        <w:spacing w:after="0" w:line="360" w:lineRule="auto"/>
        <w:rPr>
          <w:rFonts w:ascii="Times New Roman" w:hAnsi="Times New Roman" w:cs="Times New Roman"/>
          <w:b/>
          <w:sz w:val="24"/>
          <w:szCs w:val="24"/>
        </w:rPr>
      </w:pPr>
      <w:r w:rsidRPr="00CA7515">
        <w:rPr>
          <w:rFonts w:ascii="Times New Roman" w:hAnsi="Times New Roman" w:cs="Times New Roman"/>
          <w:b/>
          <w:sz w:val="24"/>
          <w:szCs w:val="24"/>
        </w:rPr>
        <w:t xml:space="preserve">Tabel 1 </w:t>
      </w:r>
      <w:r w:rsidR="0084776B" w:rsidRPr="00CA7515">
        <w:rPr>
          <w:rFonts w:ascii="Times New Roman" w:hAnsi="Times New Roman" w:cs="Times New Roman"/>
          <w:b/>
          <w:sz w:val="24"/>
          <w:szCs w:val="24"/>
        </w:rPr>
        <w:t xml:space="preserve">Analisis Deskriptif </w:t>
      </w:r>
    </w:p>
    <w:tbl>
      <w:tblPr>
        <w:tblStyle w:val="TableGrid"/>
        <w:tblW w:w="9360" w:type="dxa"/>
        <w:tblInd w:w="108" w:type="dxa"/>
        <w:tblBorders>
          <w:left w:val="none" w:sz="0" w:space="0" w:color="auto"/>
          <w:right w:val="none" w:sz="0" w:space="0" w:color="auto"/>
          <w:insideV w:val="none" w:sz="0" w:space="0" w:color="auto"/>
        </w:tblBorders>
        <w:tblLook w:val="04A0"/>
      </w:tblPr>
      <w:tblGrid>
        <w:gridCol w:w="6030"/>
        <w:gridCol w:w="3330"/>
      </w:tblGrid>
      <w:tr w:rsidR="0084776B" w:rsidRPr="00CA7515" w:rsidTr="00266C8D">
        <w:tc>
          <w:tcPr>
            <w:tcW w:w="6030" w:type="dxa"/>
          </w:tcPr>
          <w:p w:rsidR="0084776B" w:rsidRPr="00CA7515" w:rsidRDefault="0084776B" w:rsidP="00F1602D">
            <w:pPr>
              <w:spacing w:line="360" w:lineRule="auto"/>
              <w:rPr>
                <w:rFonts w:ascii="Times New Roman" w:hAnsi="Times New Roman" w:cs="Times New Roman"/>
                <w:b/>
                <w:sz w:val="24"/>
                <w:szCs w:val="24"/>
              </w:rPr>
            </w:pPr>
            <w:r w:rsidRPr="00CA7515">
              <w:rPr>
                <w:rFonts w:ascii="Times New Roman" w:hAnsi="Times New Roman" w:cs="Times New Roman"/>
                <w:b/>
                <w:sz w:val="24"/>
                <w:szCs w:val="24"/>
              </w:rPr>
              <w:t>Kriteria Penilaian Sampel</w:t>
            </w:r>
          </w:p>
        </w:tc>
        <w:tc>
          <w:tcPr>
            <w:tcW w:w="3330" w:type="dxa"/>
          </w:tcPr>
          <w:p w:rsidR="0084776B" w:rsidRPr="00CA7515" w:rsidRDefault="0084776B" w:rsidP="00F1602D">
            <w:pPr>
              <w:spacing w:line="360" w:lineRule="auto"/>
              <w:jc w:val="center"/>
              <w:rPr>
                <w:rFonts w:ascii="Times New Roman" w:hAnsi="Times New Roman" w:cs="Times New Roman"/>
                <w:b/>
                <w:sz w:val="24"/>
                <w:szCs w:val="24"/>
              </w:rPr>
            </w:pPr>
            <w:r w:rsidRPr="00CA7515">
              <w:rPr>
                <w:rFonts w:ascii="Times New Roman" w:hAnsi="Times New Roman" w:cs="Times New Roman"/>
                <w:b/>
                <w:sz w:val="24"/>
                <w:szCs w:val="24"/>
              </w:rPr>
              <w:t>Jumlah</w:t>
            </w:r>
          </w:p>
        </w:tc>
      </w:tr>
      <w:tr w:rsidR="0084776B" w:rsidRPr="00CA7515" w:rsidTr="00266C8D">
        <w:tc>
          <w:tcPr>
            <w:tcW w:w="6030" w:type="dxa"/>
          </w:tcPr>
          <w:p w:rsidR="0084776B" w:rsidRPr="00CA7515" w:rsidRDefault="0084776B" w:rsidP="00F1602D">
            <w:pPr>
              <w:spacing w:line="360" w:lineRule="auto"/>
              <w:rPr>
                <w:rFonts w:ascii="Times New Roman" w:hAnsi="Times New Roman" w:cs="Times New Roman"/>
                <w:sz w:val="24"/>
                <w:szCs w:val="24"/>
              </w:rPr>
            </w:pPr>
            <w:r w:rsidRPr="00CA7515">
              <w:rPr>
                <w:rFonts w:ascii="Times New Roman" w:hAnsi="Times New Roman" w:cs="Times New Roman"/>
                <w:sz w:val="24"/>
                <w:szCs w:val="24"/>
              </w:rPr>
              <w:t>Bank Umum Syariah</w:t>
            </w:r>
          </w:p>
          <w:p w:rsidR="00492733" w:rsidRPr="00CA7515" w:rsidRDefault="00492733" w:rsidP="00F1602D">
            <w:pPr>
              <w:spacing w:line="360" w:lineRule="auto"/>
              <w:rPr>
                <w:rFonts w:ascii="Times New Roman" w:hAnsi="Times New Roman" w:cs="Times New Roman"/>
                <w:sz w:val="24"/>
                <w:szCs w:val="24"/>
              </w:rPr>
            </w:pPr>
            <w:r w:rsidRPr="00CA7515">
              <w:rPr>
                <w:rFonts w:ascii="Times New Roman" w:hAnsi="Times New Roman" w:cs="Times New Roman"/>
                <w:sz w:val="24"/>
                <w:szCs w:val="24"/>
              </w:rPr>
              <w:t>BUS tidak menerbitkan Sukuk</w:t>
            </w:r>
          </w:p>
          <w:p w:rsidR="0084776B" w:rsidRPr="00CA7515" w:rsidRDefault="0084776B" w:rsidP="00F1602D">
            <w:pPr>
              <w:spacing w:line="360" w:lineRule="auto"/>
              <w:rPr>
                <w:rFonts w:ascii="Times New Roman" w:hAnsi="Times New Roman" w:cs="Times New Roman"/>
                <w:sz w:val="24"/>
                <w:szCs w:val="24"/>
              </w:rPr>
            </w:pPr>
            <w:r w:rsidRPr="00CA7515">
              <w:rPr>
                <w:rFonts w:ascii="Times New Roman" w:hAnsi="Times New Roman" w:cs="Times New Roman"/>
                <w:sz w:val="24"/>
                <w:szCs w:val="24"/>
              </w:rPr>
              <w:t xml:space="preserve">Lembaga Perbankan Syariah Penerbit Sukuk </w:t>
            </w:r>
          </w:p>
          <w:p w:rsidR="00492733" w:rsidRPr="00CA7515" w:rsidRDefault="00492733" w:rsidP="00F1602D">
            <w:pPr>
              <w:spacing w:line="360" w:lineRule="auto"/>
              <w:rPr>
                <w:rFonts w:ascii="Times New Roman" w:hAnsi="Times New Roman" w:cs="Times New Roman"/>
                <w:sz w:val="24"/>
                <w:szCs w:val="24"/>
              </w:rPr>
            </w:pPr>
            <w:r w:rsidRPr="00CA7515">
              <w:rPr>
                <w:rFonts w:ascii="Times New Roman" w:hAnsi="Times New Roman" w:cs="Times New Roman"/>
                <w:sz w:val="24"/>
                <w:szCs w:val="24"/>
              </w:rPr>
              <w:t xml:space="preserve">Sampel terpilih selama lima priode </w:t>
            </w:r>
          </w:p>
        </w:tc>
        <w:tc>
          <w:tcPr>
            <w:tcW w:w="3330" w:type="dxa"/>
          </w:tcPr>
          <w:p w:rsidR="0084776B" w:rsidRPr="00CA7515" w:rsidRDefault="0084776B" w:rsidP="00F1602D">
            <w:pPr>
              <w:spacing w:line="360" w:lineRule="auto"/>
              <w:jc w:val="center"/>
              <w:rPr>
                <w:rFonts w:ascii="Times New Roman" w:hAnsi="Times New Roman" w:cs="Times New Roman"/>
                <w:b/>
                <w:sz w:val="24"/>
                <w:szCs w:val="24"/>
              </w:rPr>
            </w:pPr>
            <w:r w:rsidRPr="00CA7515">
              <w:rPr>
                <w:rFonts w:ascii="Times New Roman" w:hAnsi="Times New Roman" w:cs="Times New Roman"/>
                <w:b/>
                <w:sz w:val="24"/>
                <w:szCs w:val="24"/>
              </w:rPr>
              <w:t>14</w:t>
            </w:r>
          </w:p>
          <w:p w:rsidR="00492733" w:rsidRPr="00CA7515" w:rsidRDefault="00492733" w:rsidP="00F1602D">
            <w:pPr>
              <w:spacing w:line="360" w:lineRule="auto"/>
              <w:jc w:val="center"/>
              <w:rPr>
                <w:rFonts w:ascii="Times New Roman" w:hAnsi="Times New Roman" w:cs="Times New Roman"/>
                <w:b/>
                <w:sz w:val="24"/>
                <w:szCs w:val="24"/>
              </w:rPr>
            </w:pPr>
            <w:r w:rsidRPr="00CA7515">
              <w:rPr>
                <w:rFonts w:ascii="Times New Roman" w:hAnsi="Times New Roman" w:cs="Times New Roman"/>
                <w:b/>
                <w:sz w:val="24"/>
                <w:szCs w:val="24"/>
              </w:rPr>
              <w:t>(8)</w:t>
            </w:r>
          </w:p>
          <w:p w:rsidR="0084776B" w:rsidRPr="00CA7515" w:rsidRDefault="00492733" w:rsidP="00F1602D">
            <w:pPr>
              <w:spacing w:line="360" w:lineRule="auto"/>
              <w:jc w:val="center"/>
              <w:rPr>
                <w:rFonts w:ascii="Times New Roman" w:hAnsi="Times New Roman" w:cs="Times New Roman"/>
                <w:b/>
                <w:sz w:val="24"/>
                <w:szCs w:val="24"/>
              </w:rPr>
            </w:pPr>
            <w:r w:rsidRPr="00CA7515">
              <w:rPr>
                <w:rFonts w:ascii="Times New Roman" w:hAnsi="Times New Roman" w:cs="Times New Roman"/>
                <w:b/>
                <w:sz w:val="24"/>
                <w:szCs w:val="24"/>
              </w:rPr>
              <w:t>6</w:t>
            </w:r>
          </w:p>
          <w:p w:rsidR="00492733" w:rsidRPr="00CA7515" w:rsidRDefault="00492733" w:rsidP="00F1602D">
            <w:pPr>
              <w:spacing w:line="360" w:lineRule="auto"/>
              <w:jc w:val="center"/>
              <w:rPr>
                <w:rFonts w:ascii="Times New Roman" w:hAnsi="Times New Roman" w:cs="Times New Roman"/>
                <w:b/>
                <w:sz w:val="24"/>
                <w:szCs w:val="24"/>
              </w:rPr>
            </w:pPr>
            <w:r w:rsidRPr="00CA7515">
              <w:rPr>
                <w:rFonts w:ascii="Times New Roman" w:hAnsi="Times New Roman" w:cs="Times New Roman"/>
                <w:b/>
                <w:sz w:val="24"/>
                <w:szCs w:val="24"/>
              </w:rPr>
              <w:t>30</w:t>
            </w:r>
          </w:p>
        </w:tc>
      </w:tr>
    </w:tbl>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72"/>
        <w:gridCol w:w="2648"/>
        <w:gridCol w:w="1440"/>
        <w:gridCol w:w="1440"/>
        <w:gridCol w:w="1350"/>
        <w:gridCol w:w="1440"/>
        <w:gridCol w:w="270"/>
      </w:tblGrid>
      <w:tr w:rsidR="003572A8" w:rsidRPr="00CA7515" w:rsidTr="00266C8D">
        <w:trPr>
          <w:cantSplit/>
        </w:trPr>
        <w:tc>
          <w:tcPr>
            <w:tcW w:w="9360" w:type="dxa"/>
            <w:gridSpan w:val="7"/>
            <w:tcBorders>
              <w:top w:val="nil"/>
              <w:left w:val="nil"/>
              <w:bottom w:val="nil"/>
              <w:right w:val="nil"/>
            </w:tcBorders>
            <w:shd w:val="clear" w:color="auto" w:fill="FFFFFF"/>
            <w:vAlign w:val="center"/>
          </w:tcPr>
          <w:p w:rsidR="00F02D3A" w:rsidRPr="00CA7515" w:rsidRDefault="00F02D3A" w:rsidP="006611DD">
            <w:pPr>
              <w:autoSpaceDE w:val="0"/>
              <w:autoSpaceDN w:val="0"/>
              <w:adjustRightInd w:val="0"/>
              <w:spacing w:after="0" w:line="360" w:lineRule="auto"/>
              <w:ind w:left="60" w:right="60"/>
              <w:jc w:val="both"/>
              <w:rPr>
                <w:rFonts w:ascii="Times New Roman" w:hAnsi="Times New Roman" w:cs="Times New Roman"/>
                <w:b/>
                <w:color w:val="000000"/>
                <w:sz w:val="24"/>
                <w:szCs w:val="24"/>
              </w:rPr>
            </w:pPr>
          </w:p>
          <w:p w:rsidR="003572A8" w:rsidRPr="00CA7515" w:rsidRDefault="006611DD" w:rsidP="006611DD">
            <w:pPr>
              <w:autoSpaceDE w:val="0"/>
              <w:autoSpaceDN w:val="0"/>
              <w:adjustRightInd w:val="0"/>
              <w:spacing w:after="0" w:line="360" w:lineRule="auto"/>
              <w:ind w:left="60" w:right="60"/>
              <w:jc w:val="both"/>
              <w:rPr>
                <w:rFonts w:ascii="Times New Roman" w:hAnsi="Times New Roman" w:cs="Times New Roman"/>
                <w:b/>
                <w:color w:val="000000"/>
                <w:sz w:val="24"/>
                <w:szCs w:val="24"/>
              </w:rPr>
            </w:pPr>
            <w:r w:rsidRPr="00CA7515">
              <w:rPr>
                <w:rFonts w:ascii="Times New Roman" w:hAnsi="Times New Roman" w:cs="Times New Roman"/>
                <w:b/>
                <w:color w:val="000000"/>
                <w:sz w:val="24"/>
                <w:szCs w:val="24"/>
              </w:rPr>
              <w:t xml:space="preserve">Tabel 2 Uji Regresi Linier Berganda </w:t>
            </w:r>
          </w:p>
        </w:tc>
      </w:tr>
      <w:tr w:rsidR="003572A8" w:rsidRPr="00CA7515" w:rsidTr="00266C8D">
        <w:trPr>
          <w:gridAfter w:val="1"/>
          <w:wAfter w:w="270" w:type="dxa"/>
          <w:cantSplit/>
        </w:trPr>
        <w:tc>
          <w:tcPr>
            <w:tcW w:w="3420" w:type="dxa"/>
            <w:gridSpan w:val="2"/>
            <w:vMerge w:val="restart"/>
            <w:tcBorders>
              <w:top w:val="single" w:sz="18" w:space="0" w:color="000000"/>
              <w:left w:val="nil"/>
              <w:bottom w:val="single" w:sz="18" w:space="0" w:color="000000"/>
              <w:right w:val="nil"/>
            </w:tcBorders>
            <w:shd w:val="clear" w:color="auto" w:fill="FFFFFF"/>
            <w:vAlign w:val="bottom"/>
          </w:tcPr>
          <w:p w:rsidR="003572A8" w:rsidRPr="00CA7515" w:rsidRDefault="003572A8" w:rsidP="00F1602D">
            <w:pPr>
              <w:autoSpaceDE w:val="0"/>
              <w:autoSpaceDN w:val="0"/>
              <w:adjustRightInd w:val="0"/>
              <w:spacing w:after="0" w:line="360" w:lineRule="auto"/>
              <w:ind w:left="60" w:right="60"/>
              <w:rPr>
                <w:rFonts w:ascii="Times New Roman" w:hAnsi="Times New Roman" w:cs="Times New Roman"/>
                <w:color w:val="000000"/>
                <w:sz w:val="18"/>
                <w:szCs w:val="18"/>
              </w:rPr>
            </w:pPr>
            <w:r w:rsidRPr="00CA7515">
              <w:rPr>
                <w:rFonts w:ascii="Times New Roman" w:hAnsi="Times New Roman" w:cs="Times New Roman"/>
                <w:color w:val="000000"/>
                <w:sz w:val="18"/>
                <w:szCs w:val="18"/>
              </w:rPr>
              <w:t>Model</w:t>
            </w:r>
          </w:p>
        </w:tc>
        <w:tc>
          <w:tcPr>
            <w:tcW w:w="2880" w:type="dxa"/>
            <w:gridSpan w:val="2"/>
            <w:tcBorders>
              <w:top w:val="single" w:sz="18" w:space="0" w:color="000000"/>
              <w:left w:val="nil"/>
              <w:bottom w:val="single" w:sz="8" w:space="0" w:color="000000"/>
              <w:right w:val="nil"/>
            </w:tcBorders>
            <w:shd w:val="clear" w:color="auto" w:fill="FFFFFF"/>
            <w:vAlign w:val="bottom"/>
          </w:tcPr>
          <w:p w:rsidR="003572A8" w:rsidRPr="00CA7515" w:rsidRDefault="003572A8" w:rsidP="00F1602D">
            <w:pPr>
              <w:autoSpaceDE w:val="0"/>
              <w:autoSpaceDN w:val="0"/>
              <w:adjustRightInd w:val="0"/>
              <w:spacing w:after="0" w:line="360" w:lineRule="auto"/>
              <w:ind w:left="60" w:right="60"/>
              <w:jc w:val="center"/>
              <w:rPr>
                <w:rFonts w:ascii="Times New Roman" w:hAnsi="Times New Roman" w:cs="Times New Roman"/>
                <w:color w:val="000000"/>
                <w:sz w:val="18"/>
                <w:szCs w:val="18"/>
              </w:rPr>
            </w:pPr>
            <w:r w:rsidRPr="00CA7515">
              <w:rPr>
                <w:rFonts w:ascii="Times New Roman" w:hAnsi="Times New Roman" w:cs="Times New Roman"/>
                <w:color w:val="000000"/>
                <w:sz w:val="18"/>
                <w:szCs w:val="18"/>
              </w:rPr>
              <w:t>Unstandardized Coefficients</w:t>
            </w:r>
          </w:p>
        </w:tc>
        <w:tc>
          <w:tcPr>
            <w:tcW w:w="1350" w:type="dxa"/>
            <w:vMerge w:val="restart"/>
            <w:tcBorders>
              <w:top w:val="single" w:sz="18" w:space="0" w:color="000000"/>
              <w:left w:val="nil"/>
              <w:right w:val="nil"/>
            </w:tcBorders>
            <w:shd w:val="clear" w:color="auto" w:fill="FFFFFF"/>
            <w:vAlign w:val="bottom"/>
          </w:tcPr>
          <w:p w:rsidR="003572A8" w:rsidRPr="00CA7515" w:rsidRDefault="003572A8" w:rsidP="00F1602D">
            <w:pPr>
              <w:autoSpaceDE w:val="0"/>
              <w:autoSpaceDN w:val="0"/>
              <w:adjustRightInd w:val="0"/>
              <w:spacing w:after="0" w:line="360" w:lineRule="auto"/>
              <w:ind w:left="60" w:right="60"/>
              <w:jc w:val="center"/>
              <w:rPr>
                <w:rFonts w:ascii="Times New Roman" w:hAnsi="Times New Roman" w:cs="Times New Roman"/>
                <w:color w:val="000000"/>
                <w:sz w:val="18"/>
                <w:szCs w:val="18"/>
              </w:rPr>
            </w:pPr>
            <w:r w:rsidRPr="00CA7515">
              <w:rPr>
                <w:rFonts w:ascii="Times New Roman" w:hAnsi="Times New Roman" w:cs="Times New Roman"/>
                <w:color w:val="000000"/>
                <w:sz w:val="18"/>
                <w:szCs w:val="18"/>
              </w:rPr>
              <w:t>t</w:t>
            </w:r>
          </w:p>
        </w:tc>
        <w:tc>
          <w:tcPr>
            <w:tcW w:w="1440" w:type="dxa"/>
            <w:vMerge w:val="restart"/>
            <w:tcBorders>
              <w:top w:val="single" w:sz="18" w:space="0" w:color="000000"/>
              <w:left w:val="nil"/>
              <w:right w:val="nil"/>
            </w:tcBorders>
            <w:shd w:val="clear" w:color="auto" w:fill="FFFFFF"/>
            <w:vAlign w:val="bottom"/>
          </w:tcPr>
          <w:p w:rsidR="003572A8" w:rsidRPr="00CA7515" w:rsidRDefault="003572A8" w:rsidP="00F1602D">
            <w:pPr>
              <w:autoSpaceDE w:val="0"/>
              <w:autoSpaceDN w:val="0"/>
              <w:adjustRightInd w:val="0"/>
              <w:spacing w:after="0" w:line="360" w:lineRule="auto"/>
              <w:ind w:left="60" w:right="60"/>
              <w:jc w:val="center"/>
              <w:rPr>
                <w:rFonts w:ascii="Times New Roman" w:hAnsi="Times New Roman" w:cs="Times New Roman"/>
                <w:color w:val="000000"/>
                <w:sz w:val="18"/>
                <w:szCs w:val="18"/>
              </w:rPr>
            </w:pPr>
            <w:r w:rsidRPr="00CA7515">
              <w:rPr>
                <w:rFonts w:ascii="Times New Roman" w:hAnsi="Times New Roman" w:cs="Times New Roman"/>
                <w:color w:val="000000"/>
                <w:sz w:val="18"/>
                <w:szCs w:val="18"/>
              </w:rPr>
              <w:t>Sig.</w:t>
            </w:r>
          </w:p>
        </w:tc>
      </w:tr>
      <w:tr w:rsidR="003572A8" w:rsidRPr="00CA7515" w:rsidTr="00266C8D">
        <w:trPr>
          <w:gridAfter w:val="1"/>
          <w:wAfter w:w="270" w:type="dxa"/>
          <w:cantSplit/>
        </w:trPr>
        <w:tc>
          <w:tcPr>
            <w:tcW w:w="3420" w:type="dxa"/>
            <w:gridSpan w:val="2"/>
            <w:vMerge/>
            <w:tcBorders>
              <w:top w:val="single" w:sz="18" w:space="0" w:color="000000"/>
              <w:left w:val="nil"/>
              <w:bottom w:val="single" w:sz="8" w:space="0" w:color="000000"/>
              <w:right w:val="nil"/>
            </w:tcBorders>
            <w:shd w:val="clear" w:color="auto" w:fill="FFFFFF"/>
            <w:vAlign w:val="bottom"/>
          </w:tcPr>
          <w:p w:rsidR="003572A8" w:rsidRPr="00CA7515" w:rsidRDefault="003572A8" w:rsidP="00F1602D">
            <w:pPr>
              <w:autoSpaceDE w:val="0"/>
              <w:autoSpaceDN w:val="0"/>
              <w:adjustRightInd w:val="0"/>
              <w:spacing w:after="0" w:line="360" w:lineRule="auto"/>
              <w:rPr>
                <w:rFonts w:ascii="Times New Roman" w:hAnsi="Times New Roman" w:cs="Times New Roman"/>
                <w:color w:val="000000"/>
                <w:sz w:val="18"/>
                <w:szCs w:val="18"/>
              </w:rPr>
            </w:pPr>
          </w:p>
        </w:tc>
        <w:tc>
          <w:tcPr>
            <w:tcW w:w="1440" w:type="dxa"/>
            <w:tcBorders>
              <w:left w:val="nil"/>
              <w:bottom w:val="single" w:sz="8" w:space="0" w:color="000000"/>
              <w:right w:val="nil"/>
            </w:tcBorders>
            <w:shd w:val="clear" w:color="auto" w:fill="FFFFFF"/>
            <w:vAlign w:val="bottom"/>
          </w:tcPr>
          <w:p w:rsidR="003572A8" w:rsidRPr="00CA7515" w:rsidRDefault="003572A8" w:rsidP="00F1602D">
            <w:pPr>
              <w:autoSpaceDE w:val="0"/>
              <w:autoSpaceDN w:val="0"/>
              <w:adjustRightInd w:val="0"/>
              <w:spacing w:after="0" w:line="360" w:lineRule="auto"/>
              <w:ind w:left="60" w:right="60"/>
              <w:jc w:val="center"/>
              <w:rPr>
                <w:rFonts w:ascii="Times New Roman" w:hAnsi="Times New Roman" w:cs="Times New Roman"/>
                <w:color w:val="000000"/>
                <w:sz w:val="18"/>
                <w:szCs w:val="18"/>
              </w:rPr>
            </w:pPr>
            <w:r w:rsidRPr="00CA7515">
              <w:rPr>
                <w:rFonts w:ascii="Times New Roman" w:hAnsi="Times New Roman" w:cs="Times New Roman"/>
                <w:color w:val="000000"/>
                <w:sz w:val="18"/>
                <w:szCs w:val="18"/>
              </w:rPr>
              <w:t>B</w:t>
            </w:r>
          </w:p>
        </w:tc>
        <w:tc>
          <w:tcPr>
            <w:tcW w:w="1440" w:type="dxa"/>
            <w:tcBorders>
              <w:left w:val="nil"/>
              <w:bottom w:val="single" w:sz="8" w:space="0" w:color="000000"/>
              <w:right w:val="nil"/>
            </w:tcBorders>
            <w:shd w:val="clear" w:color="auto" w:fill="FFFFFF"/>
            <w:vAlign w:val="bottom"/>
          </w:tcPr>
          <w:p w:rsidR="003572A8" w:rsidRPr="00CA7515" w:rsidRDefault="003572A8" w:rsidP="00F1602D">
            <w:pPr>
              <w:autoSpaceDE w:val="0"/>
              <w:autoSpaceDN w:val="0"/>
              <w:adjustRightInd w:val="0"/>
              <w:spacing w:after="0" w:line="360" w:lineRule="auto"/>
              <w:ind w:left="60" w:right="60"/>
              <w:jc w:val="center"/>
              <w:rPr>
                <w:rFonts w:ascii="Times New Roman" w:hAnsi="Times New Roman" w:cs="Times New Roman"/>
                <w:color w:val="000000"/>
                <w:sz w:val="18"/>
                <w:szCs w:val="18"/>
              </w:rPr>
            </w:pPr>
            <w:r w:rsidRPr="00CA7515">
              <w:rPr>
                <w:rFonts w:ascii="Times New Roman" w:hAnsi="Times New Roman" w:cs="Times New Roman"/>
                <w:color w:val="000000"/>
                <w:sz w:val="18"/>
                <w:szCs w:val="18"/>
              </w:rPr>
              <w:t>Std. Error</w:t>
            </w:r>
          </w:p>
        </w:tc>
        <w:tc>
          <w:tcPr>
            <w:tcW w:w="1350" w:type="dxa"/>
            <w:vMerge/>
            <w:tcBorders>
              <w:top w:val="nil"/>
              <w:left w:val="nil"/>
              <w:bottom w:val="single" w:sz="8" w:space="0" w:color="000000"/>
              <w:right w:val="nil"/>
            </w:tcBorders>
            <w:shd w:val="clear" w:color="auto" w:fill="FFFFFF"/>
            <w:vAlign w:val="bottom"/>
          </w:tcPr>
          <w:p w:rsidR="003572A8" w:rsidRPr="00CA7515" w:rsidRDefault="003572A8" w:rsidP="00F1602D">
            <w:pPr>
              <w:autoSpaceDE w:val="0"/>
              <w:autoSpaceDN w:val="0"/>
              <w:adjustRightInd w:val="0"/>
              <w:spacing w:after="0" w:line="360" w:lineRule="auto"/>
              <w:rPr>
                <w:rFonts w:ascii="Times New Roman" w:hAnsi="Times New Roman" w:cs="Times New Roman"/>
                <w:color w:val="000000"/>
                <w:sz w:val="18"/>
                <w:szCs w:val="18"/>
              </w:rPr>
            </w:pPr>
          </w:p>
        </w:tc>
        <w:tc>
          <w:tcPr>
            <w:tcW w:w="1440" w:type="dxa"/>
            <w:vMerge/>
            <w:tcBorders>
              <w:top w:val="nil"/>
              <w:left w:val="nil"/>
              <w:bottom w:val="single" w:sz="8" w:space="0" w:color="000000"/>
              <w:right w:val="nil"/>
            </w:tcBorders>
            <w:shd w:val="clear" w:color="auto" w:fill="FFFFFF"/>
            <w:vAlign w:val="bottom"/>
          </w:tcPr>
          <w:p w:rsidR="003572A8" w:rsidRPr="00CA7515" w:rsidRDefault="003572A8" w:rsidP="00F1602D">
            <w:pPr>
              <w:autoSpaceDE w:val="0"/>
              <w:autoSpaceDN w:val="0"/>
              <w:adjustRightInd w:val="0"/>
              <w:spacing w:after="0" w:line="360" w:lineRule="auto"/>
              <w:rPr>
                <w:rFonts w:ascii="Times New Roman" w:hAnsi="Times New Roman" w:cs="Times New Roman"/>
                <w:color w:val="000000"/>
                <w:sz w:val="18"/>
                <w:szCs w:val="18"/>
              </w:rPr>
            </w:pPr>
          </w:p>
        </w:tc>
      </w:tr>
      <w:tr w:rsidR="003572A8" w:rsidRPr="00CA7515" w:rsidTr="00266C8D">
        <w:trPr>
          <w:gridAfter w:val="1"/>
          <w:wAfter w:w="270" w:type="dxa"/>
          <w:cantSplit/>
        </w:trPr>
        <w:tc>
          <w:tcPr>
            <w:tcW w:w="772" w:type="dxa"/>
            <w:vMerge w:val="restart"/>
            <w:tcBorders>
              <w:top w:val="single" w:sz="8" w:space="0" w:color="000000"/>
              <w:left w:val="nil"/>
              <w:bottom w:val="nil"/>
              <w:right w:val="nil"/>
            </w:tcBorders>
            <w:shd w:val="clear" w:color="auto" w:fill="FFFFFF"/>
          </w:tcPr>
          <w:p w:rsidR="003572A8" w:rsidRPr="00CA7515" w:rsidRDefault="003572A8" w:rsidP="00F1602D">
            <w:pPr>
              <w:autoSpaceDE w:val="0"/>
              <w:autoSpaceDN w:val="0"/>
              <w:adjustRightInd w:val="0"/>
              <w:spacing w:after="0" w:line="360" w:lineRule="auto"/>
              <w:ind w:left="60" w:right="60"/>
              <w:rPr>
                <w:rFonts w:ascii="Times New Roman" w:hAnsi="Times New Roman" w:cs="Times New Roman"/>
                <w:color w:val="000000"/>
                <w:sz w:val="18"/>
                <w:szCs w:val="18"/>
              </w:rPr>
            </w:pPr>
            <w:r w:rsidRPr="00CA7515">
              <w:rPr>
                <w:rFonts w:ascii="Times New Roman" w:hAnsi="Times New Roman" w:cs="Times New Roman"/>
                <w:color w:val="000000"/>
                <w:sz w:val="18"/>
                <w:szCs w:val="18"/>
              </w:rPr>
              <w:t>1</w:t>
            </w:r>
          </w:p>
        </w:tc>
        <w:tc>
          <w:tcPr>
            <w:tcW w:w="2648" w:type="dxa"/>
            <w:tcBorders>
              <w:top w:val="single" w:sz="8" w:space="0" w:color="000000"/>
              <w:left w:val="nil"/>
              <w:bottom w:val="nil"/>
              <w:right w:val="nil"/>
            </w:tcBorders>
            <w:shd w:val="clear" w:color="auto" w:fill="FFFFFF"/>
          </w:tcPr>
          <w:p w:rsidR="003572A8" w:rsidRPr="00CA7515" w:rsidRDefault="003572A8" w:rsidP="00F1602D">
            <w:pPr>
              <w:autoSpaceDE w:val="0"/>
              <w:autoSpaceDN w:val="0"/>
              <w:adjustRightInd w:val="0"/>
              <w:spacing w:after="0" w:line="360" w:lineRule="auto"/>
              <w:ind w:left="60" w:right="60"/>
              <w:rPr>
                <w:rFonts w:ascii="Times New Roman" w:hAnsi="Times New Roman" w:cs="Times New Roman"/>
                <w:color w:val="000000"/>
                <w:sz w:val="18"/>
                <w:szCs w:val="18"/>
              </w:rPr>
            </w:pPr>
            <w:r w:rsidRPr="00CA7515">
              <w:rPr>
                <w:rFonts w:ascii="Times New Roman" w:hAnsi="Times New Roman" w:cs="Times New Roman"/>
                <w:color w:val="000000"/>
                <w:sz w:val="18"/>
                <w:szCs w:val="18"/>
              </w:rPr>
              <w:t>(Constant)</w:t>
            </w:r>
          </w:p>
        </w:tc>
        <w:tc>
          <w:tcPr>
            <w:tcW w:w="1440" w:type="dxa"/>
            <w:tcBorders>
              <w:top w:val="single" w:sz="8" w:space="0" w:color="000000"/>
              <w:left w:val="nil"/>
              <w:bottom w:val="nil"/>
              <w:right w:val="nil"/>
            </w:tcBorders>
            <w:shd w:val="clear" w:color="auto" w:fill="FFFFFF"/>
            <w:vAlign w:val="center"/>
          </w:tcPr>
          <w:p w:rsidR="003572A8" w:rsidRPr="00CA7515" w:rsidRDefault="003572A8" w:rsidP="00F1602D">
            <w:pPr>
              <w:autoSpaceDE w:val="0"/>
              <w:autoSpaceDN w:val="0"/>
              <w:adjustRightInd w:val="0"/>
              <w:spacing w:after="0" w:line="360" w:lineRule="auto"/>
              <w:ind w:left="60" w:right="60"/>
              <w:jc w:val="center"/>
              <w:rPr>
                <w:rFonts w:ascii="Times New Roman" w:hAnsi="Times New Roman" w:cs="Times New Roman"/>
                <w:color w:val="000000"/>
                <w:sz w:val="18"/>
                <w:szCs w:val="18"/>
              </w:rPr>
            </w:pPr>
            <w:r w:rsidRPr="00CA7515">
              <w:rPr>
                <w:rFonts w:ascii="Times New Roman" w:hAnsi="Times New Roman" w:cs="Times New Roman"/>
                <w:color w:val="000000"/>
                <w:sz w:val="18"/>
                <w:szCs w:val="18"/>
              </w:rPr>
              <w:t>13.948</w:t>
            </w:r>
          </w:p>
        </w:tc>
        <w:tc>
          <w:tcPr>
            <w:tcW w:w="1440" w:type="dxa"/>
            <w:tcBorders>
              <w:top w:val="single" w:sz="8" w:space="0" w:color="000000"/>
              <w:left w:val="nil"/>
              <w:bottom w:val="nil"/>
              <w:right w:val="nil"/>
            </w:tcBorders>
            <w:shd w:val="clear" w:color="auto" w:fill="FFFFFF"/>
            <w:vAlign w:val="center"/>
          </w:tcPr>
          <w:p w:rsidR="003572A8" w:rsidRPr="00CA7515" w:rsidRDefault="003572A8" w:rsidP="00F1602D">
            <w:pPr>
              <w:autoSpaceDE w:val="0"/>
              <w:autoSpaceDN w:val="0"/>
              <w:adjustRightInd w:val="0"/>
              <w:spacing w:after="0" w:line="360" w:lineRule="auto"/>
              <w:ind w:left="60" w:right="60"/>
              <w:jc w:val="center"/>
              <w:rPr>
                <w:rFonts w:ascii="Times New Roman" w:hAnsi="Times New Roman" w:cs="Times New Roman"/>
                <w:color w:val="000000"/>
                <w:sz w:val="18"/>
                <w:szCs w:val="18"/>
              </w:rPr>
            </w:pPr>
            <w:r w:rsidRPr="00CA7515">
              <w:rPr>
                <w:rFonts w:ascii="Times New Roman" w:hAnsi="Times New Roman" w:cs="Times New Roman"/>
                <w:color w:val="000000"/>
                <w:sz w:val="18"/>
                <w:szCs w:val="18"/>
              </w:rPr>
              <w:t>3.385</w:t>
            </w:r>
          </w:p>
        </w:tc>
        <w:tc>
          <w:tcPr>
            <w:tcW w:w="1350" w:type="dxa"/>
            <w:tcBorders>
              <w:top w:val="single" w:sz="8" w:space="0" w:color="000000"/>
              <w:left w:val="nil"/>
              <w:bottom w:val="nil"/>
              <w:right w:val="nil"/>
            </w:tcBorders>
            <w:shd w:val="clear" w:color="auto" w:fill="FFFFFF"/>
            <w:vAlign w:val="center"/>
          </w:tcPr>
          <w:p w:rsidR="003572A8" w:rsidRPr="00CA7515" w:rsidRDefault="003572A8" w:rsidP="00F1602D">
            <w:pPr>
              <w:autoSpaceDE w:val="0"/>
              <w:autoSpaceDN w:val="0"/>
              <w:adjustRightInd w:val="0"/>
              <w:spacing w:after="0" w:line="360" w:lineRule="auto"/>
              <w:ind w:left="60" w:right="60"/>
              <w:jc w:val="center"/>
              <w:rPr>
                <w:rFonts w:ascii="Times New Roman" w:hAnsi="Times New Roman" w:cs="Times New Roman"/>
                <w:color w:val="000000"/>
                <w:sz w:val="18"/>
                <w:szCs w:val="18"/>
              </w:rPr>
            </w:pPr>
            <w:r w:rsidRPr="00CA7515">
              <w:rPr>
                <w:rFonts w:ascii="Times New Roman" w:hAnsi="Times New Roman" w:cs="Times New Roman"/>
                <w:color w:val="000000"/>
                <w:sz w:val="18"/>
                <w:szCs w:val="18"/>
              </w:rPr>
              <w:t>4.121</w:t>
            </w:r>
          </w:p>
        </w:tc>
        <w:tc>
          <w:tcPr>
            <w:tcW w:w="1440" w:type="dxa"/>
            <w:tcBorders>
              <w:top w:val="single" w:sz="8" w:space="0" w:color="000000"/>
              <w:left w:val="nil"/>
              <w:bottom w:val="nil"/>
              <w:right w:val="nil"/>
            </w:tcBorders>
            <w:shd w:val="clear" w:color="auto" w:fill="FFFFFF"/>
            <w:vAlign w:val="center"/>
          </w:tcPr>
          <w:p w:rsidR="003572A8" w:rsidRPr="00CA7515" w:rsidRDefault="003572A8" w:rsidP="00F1602D">
            <w:pPr>
              <w:autoSpaceDE w:val="0"/>
              <w:autoSpaceDN w:val="0"/>
              <w:adjustRightInd w:val="0"/>
              <w:spacing w:after="0" w:line="360" w:lineRule="auto"/>
              <w:ind w:left="60" w:right="60"/>
              <w:jc w:val="center"/>
              <w:rPr>
                <w:rFonts w:ascii="Times New Roman" w:hAnsi="Times New Roman" w:cs="Times New Roman"/>
                <w:color w:val="000000"/>
                <w:sz w:val="18"/>
                <w:szCs w:val="18"/>
              </w:rPr>
            </w:pPr>
            <w:r w:rsidRPr="00CA7515">
              <w:rPr>
                <w:rFonts w:ascii="Times New Roman" w:hAnsi="Times New Roman" w:cs="Times New Roman"/>
                <w:color w:val="000000"/>
                <w:sz w:val="18"/>
                <w:szCs w:val="18"/>
              </w:rPr>
              <w:t>.000</w:t>
            </w:r>
          </w:p>
        </w:tc>
      </w:tr>
      <w:tr w:rsidR="003572A8" w:rsidRPr="00CA7515" w:rsidTr="00266C8D">
        <w:trPr>
          <w:gridAfter w:val="1"/>
          <w:wAfter w:w="270" w:type="dxa"/>
          <w:cantSplit/>
        </w:trPr>
        <w:tc>
          <w:tcPr>
            <w:tcW w:w="772" w:type="dxa"/>
            <w:vMerge/>
            <w:tcBorders>
              <w:top w:val="nil"/>
              <w:left w:val="nil"/>
              <w:bottom w:val="nil"/>
              <w:right w:val="nil"/>
            </w:tcBorders>
            <w:shd w:val="clear" w:color="auto" w:fill="FFFFFF"/>
          </w:tcPr>
          <w:p w:rsidR="003572A8" w:rsidRPr="00CA7515" w:rsidRDefault="003572A8" w:rsidP="00F1602D">
            <w:pPr>
              <w:autoSpaceDE w:val="0"/>
              <w:autoSpaceDN w:val="0"/>
              <w:adjustRightInd w:val="0"/>
              <w:spacing w:after="0" w:line="360" w:lineRule="auto"/>
              <w:rPr>
                <w:rFonts w:ascii="Times New Roman" w:hAnsi="Times New Roman" w:cs="Times New Roman"/>
                <w:sz w:val="24"/>
                <w:szCs w:val="24"/>
              </w:rPr>
            </w:pPr>
          </w:p>
        </w:tc>
        <w:tc>
          <w:tcPr>
            <w:tcW w:w="2648" w:type="dxa"/>
            <w:tcBorders>
              <w:top w:val="nil"/>
              <w:left w:val="nil"/>
              <w:bottom w:val="nil"/>
              <w:right w:val="nil"/>
            </w:tcBorders>
            <w:shd w:val="clear" w:color="auto" w:fill="FFFFFF"/>
          </w:tcPr>
          <w:p w:rsidR="003572A8" w:rsidRPr="00CA7515" w:rsidRDefault="003572A8" w:rsidP="00F1602D">
            <w:pPr>
              <w:autoSpaceDE w:val="0"/>
              <w:autoSpaceDN w:val="0"/>
              <w:adjustRightInd w:val="0"/>
              <w:spacing w:after="0" w:line="360" w:lineRule="auto"/>
              <w:ind w:left="60" w:right="60"/>
              <w:rPr>
                <w:rFonts w:ascii="Times New Roman" w:hAnsi="Times New Roman" w:cs="Times New Roman"/>
                <w:color w:val="000000"/>
                <w:sz w:val="18"/>
                <w:szCs w:val="18"/>
              </w:rPr>
            </w:pPr>
            <w:r w:rsidRPr="00CA7515">
              <w:rPr>
                <w:rFonts w:ascii="Times New Roman" w:hAnsi="Times New Roman" w:cs="Times New Roman"/>
                <w:color w:val="000000"/>
                <w:sz w:val="18"/>
                <w:szCs w:val="18"/>
              </w:rPr>
              <w:t>Profitabilitas ( ROA )</w:t>
            </w:r>
          </w:p>
        </w:tc>
        <w:tc>
          <w:tcPr>
            <w:tcW w:w="1440" w:type="dxa"/>
            <w:tcBorders>
              <w:top w:val="nil"/>
              <w:left w:val="nil"/>
              <w:bottom w:val="nil"/>
              <w:right w:val="nil"/>
            </w:tcBorders>
            <w:shd w:val="clear" w:color="auto" w:fill="FFFFFF"/>
            <w:vAlign w:val="center"/>
          </w:tcPr>
          <w:p w:rsidR="003572A8" w:rsidRPr="00CA7515" w:rsidRDefault="003572A8" w:rsidP="00F1602D">
            <w:pPr>
              <w:autoSpaceDE w:val="0"/>
              <w:autoSpaceDN w:val="0"/>
              <w:adjustRightInd w:val="0"/>
              <w:spacing w:after="0" w:line="360" w:lineRule="auto"/>
              <w:ind w:left="60" w:right="60"/>
              <w:jc w:val="center"/>
              <w:rPr>
                <w:rFonts w:ascii="Times New Roman" w:hAnsi="Times New Roman" w:cs="Times New Roman"/>
                <w:color w:val="000000"/>
                <w:sz w:val="18"/>
                <w:szCs w:val="18"/>
              </w:rPr>
            </w:pPr>
            <w:r w:rsidRPr="00CA7515">
              <w:rPr>
                <w:rFonts w:ascii="Times New Roman" w:hAnsi="Times New Roman" w:cs="Times New Roman"/>
                <w:color w:val="000000"/>
                <w:sz w:val="18"/>
                <w:szCs w:val="18"/>
              </w:rPr>
              <w:t>.141</w:t>
            </w:r>
          </w:p>
        </w:tc>
        <w:tc>
          <w:tcPr>
            <w:tcW w:w="1440" w:type="dxa"/>
            <w:tcBorders>
              <w:top w:val="nil"/>
              <w:left w:val="nil"/>
              <w:bottom w:val="nil"/>
              <w:right w:val="nil"/>
            </w:tcBorders>
            <w:shd w:val="clear" w:color="auto" w:fill="FFFFFF"/>
            <w:vAlign w:val="center"/>
          </w:tcPr>
          <w:p w:rsidR="003572A8" w:rsidRPr="00CA7515" w:rsidRDefault="003572A8" w:rsidP="00F1602D">
            <w:pPr>
              <w:autoSpaceDE w:val="0"/>
              <w:autoSpaceDN w:val="0"/>
              <w:adjustRightInd w:val="0"/>
              <w:spacing w:after="0" w:line="360" w:lineRule="auto"/>
              <w:ind w:left="60" w:right="60"/>
              <w:jc w:val="center"/>
              <w:rPr>
                <w:rFonts w:ascii="Times New Roman" w:hAnsi="Times New Roman" w:cs="Times New Roman"/>
                <w:color w:val="000000"/>
                <w:sz w:val="18"/>
                <w:szCs w:val="18"/>
              </w:rPr>
            </w:pPr>
            <w:r w:rsidRPr="00CA7515">
              <w:rPr>
                <w:rFonts w:ascii="Times New Roman" w:hAnsi="Times New Roman" w:cs="Times New Roman"/>
                <w:color w:val="000000"/>
                <w:sz w:val="18"/>
                <w:szCs w:val="18"/>
              </w:rPr>
              <w:t>.129</w:t>
            </w:r>
          </w:p>
        </w:tc>
        <w:tc>
          <w:tcPr>
            <w:tcW w:w="1350" w:type="dxa"/>
            <w:tcBorders>
              <w:top w:val="nil"/>
              <w:left w:val="nil"/>
              <w:bottom w:val="nil"/>
              <w:right w:val="nil"/>
            </w:tcBorders>
            <w:shd w:val="clear" w:color="auto" w:fill="FFFFFF"/>
            <w:vAlign w:val="center"/>
          </w:tcPr>
          <w:p w:rsidR="003572A8" w:rsidRPr="00CA7515" w:rsidRDefault="003572A8" w:rsidP="00F1602D">
            <w:pPr>
              <w:autoSpaceDE w:val="0"/>
              <w:autoSpaceDN w:val="0"/>
              <w:adjustRightInd w:val="0"/>
              <w:spacing w:after="0" w:line="360" w:lineRule="auto"/>
              <w:ind w:left="60" w:right="60"/>
              <w:jc w:val="center"/>
              <w:rPr>
                <w:rFonts w:ascii="Times New Roman" w:hAnsi="Times New Roman" w:cs="Times New Roman"/>
                <w:color w:val="000000"/>
                <w:sz w:val="18"/>
                <w:szCs w:val="18"/>
              </w:rPr>
            </w:pPr>
            <w:r w:rsidRPr="00CA7515">
              <w:rPr>
                <w:rFonts w:ascii="Times New Roman" w:hAnsi="Times New Roman" w:cs="Times New Roman"/>
                <w:color w:val="000000"/>
                <w:sz w:val="18"/>
                <w:szCs w:val="18"/>
              </w:rPr>
              <w:t>1.094</w:t>
            </w:r>
          </w:p>
        </w:tc>
        <w:tc>
          <w:tcPr>
            <w:tcW w:w="1440" w:type="dxa"/>
            <w:tcBorders>
              <w:top w:val="nil"/>
              <w:left w:val="nil"/>
              <w:bottom w:val="nil"/>
              <w:right w:val="nil"/>
            </w:tcBorders>
            <w:shd w:val="clear" w:color="auto" w:fill="FFFFFF"/>
            <w:vAlign w:val="center"/>
          </w:tcPr>
          <w:p w:rsidR="003572A8" w:rsidRPr="00CA7515" w:rsidRDefault="003572A8" w:rsidP="00F1602D">
            <w:pPr>
              <w:autoSpaceDE w:val="0"/>
              <w:autoSpaceDN w:val="0"/>
              <w:adjustRightInd w:val="0"/>
              <w:spacing w:after="0" w:line="360" w:lineRule="auto"/>
              <w:ind w:left="60" w:right="60"/>
              <w:jc w:val="center"/>
              <w:rPr>
                <w:rFonts w:ascii="Times New Roman" w:hAnsi="Times New Roman" w:cs="Times New Roman"/>
                <w:color w:val="000000"/>
                <w:sz w:val="18"/>
                <w:szCs w:val="18"/>
              </w:rPr>
            </w:pPr>
            <w:r w:rsidRPr="00CA7515">
              <w:rPr>
                <w:rFonts w:ascii="Times New Roman" w:hAnsi="Times New Roman" w:cs="Times New Roman"/>
                <w:color w:val="000000"/>
                <w:sz w:val="18"/>
                <w:szCs w:val="18"/>
              </w:rPr>
              <w:t>.284</w:t>
            </w:r>
          </w:p>
        </w:tc>
      </w:tr>
      <w:tr w:rsidR="003572A8" w:rsidRPr="00CA7515" w:rsidTr="00266C8D">
        <w:trPr>
          <w:gridAfter w:val="1"/>
          <w:wAfter w:w="270" w:type="dxa"/>
          <w:cantSplit/>
        </w:trPr>
        <w:tc>
          <w:tcPr>
            <w:tcW w:w="772" w:type="dxa"/>
            <w:vMerge/>
            <w:tcBorders>
              <w:top w:val="nil"/>
              <w:left w:val="nil"/>
              <w:bottom w:val="nil"/>
              <w:right w:val="nil"/>
            </w:tcBorders>
            <w:shd w:val="clear" w:color="auto" w:fill="FFFFFF"/>
          </w:tcPr>
          <w:p w:rsidR="003572A8" w:rsidRPr="00CA7515" w:rsidRDefault="003572A8" w:rsidP="00F1602D">
            <w:pPr>
              <w:autoSpaceDE w:val="0"/>
              <w:autoSpaceDN w:val="0"/>
              <w:adjustRightInd w:val="0"/>
              <w:spacing w:after="0" w:line="360" w:lineRule="auto"/>
              <w:rPr>
                <w:rFonts w:ascii="Times New Roman" w:hAnsi="Times New Roman" w:cs="Times New Roman"/>
                <w:color w:val="000000"/>
                <w:sz w:val="18"/>
                <w:szCs w:val="18"/>
              </w:rPr>
            </w:pPr>
          </w:p>
        </w:tc>
        <w:tc>
          <w:tcPr>
            <w:tcW w:w="2648" w:type="dxa"/>
            <w:tcBorders>
              <w:top w:val="nil"/>
              <w:left w:val="nil"/>
              <w:bottom w:val="nil"/>
              <w:right w:val="nil"/>
            </w:tcBorders>
            <w:shd w:val="clear" w:color="auto" w:fill="FFFFFF"/>
          </w:tcPr>
          <w:p w:rsidR="003572A8" w:rsidRPr="00CA7515" w:rsidRDefault="003572A8" w:rsidP="00F1602D">
            <w:pPr>
              <w:autoSpaceDE w:val="0"/>
              <w:autoSpaceDN w:val="0"/>
              <w:adjustRightInd w:val="0"/>
              <w:spacing w:after="0" w:line="360" w:lineRule="auto"/>
              <w:ind w:left="60" w:right="60"/>
              <w:rPr>
                <w:rFonts w:ascii="Times New Roman" w:hAnsi="Times New Roman" w:cs="Times New Roman"/>
                <w:color w:val="000000"/>
                <w:sz w:val="18"/>
                <w:szCs w:val="18"/>
              </w:rPr>
            </w:pPr>
            <w:r w:rsidRPr="00CA7515">
              <w:rPr>
                <w:rFonts w:ascii="Times New Roman" w:hAnsi="Times New Roman" w:cs="Times New Roman"/>
                <w:color w:val="000000"/>
                <w:sz w:val="18"/>
                <w:szCs w:val="18"/>
              </w:rPr>
              <w:t>Rasio Likuiditas ( CR )</w:t>
            </w:r>
          </w:p>
        </w:tc>
        <w:tc>
          <w:tcPr>
            <w:tcW w:w="1440" w:type="dxa"/>
            <w:tcBorders>
              <w:top w:val="nil"/>
              <w:left w:val="nil"/>
              <w:bottom w:val="nil"/>
              <w:right w:val="nil"/>
            </w:tcBorders>
            <w:shd w:val="clear" w:color="auto" w:fill="FFFFFF"/>
            <w:vAlign w:val="center"/>
          </w:tcPr>
          <w:p w:rsidR="003572A8" w:rsidRPr="00CA7515" w:rsidRDefault="003572A8" w:rsidP="00F1602D">
            <w:pPr>
              <w:autoSpaceDE w:val="0"/>
              <w:autoSpaceDN w:val="0"/>
              <w:adjustRightInd w:val="0"/>
              <w:spacing w:after="0" w:line="360" w:lineRule="auto"/>
              <w:ind w:left="60" w:right="60"/>
              <w:jc w:val="center"/>
              <w:rPr>
                <w:rFonts w:ascii="Times New Roman" w:hAnsi="Times New Roman" w:cs="Times New Roman"/>
                <w:color w:val="000000"/>
                <w:sz w:val="18"/>
                <w:szCs w:val="18"/>
              </w:rPr>
            </w:pPr>
            <w:r w:rsidRPr="00CA7515">
              <w:rPr>
                <w:rFonts w:ascii="Times New Roman" w:hAnsi="Times New Roman" w:cs="Times New Roman"/>
                <w:color w:val="000000"/>
                <w:sz w:val="18"/>
                <w:szCs w:val="18"/>
              </w:rPr>
              <w:t>-.002</w:t>
            </w:r>
          </w:p>
        </w:tc>
        <w:tc>
          <w:tcPr>
            <w:tcW w:w="1440" w:type="dxa"/>
            <w:tcBorders>
              <w:top w:val="nil"/>
              <w:left w:val="nil"/>
              <w:bottom w:val="nil"/>
              <w:right w:val="nil"/>
            </w:tcBorders>
            <w:shd w:val="clear" w:color="auto" w:fill="FFFFFF"/>
            <w:vAlign w:val="center"/>
          </w:tcPr>
          <w:p w:rsidR="003572A8" w:rsidRPr="00CA7515" w:rsidRDefault="003572A8" w:rsidP="00F1602D">
            <w:pPr>
              <w:autoSpaceDE w:val="0"/>
              <w:autoSpaceDN w:val="0"/>
              <w:adjustRightInd w:val="0"/>
              <w:spacing w:after="0" w:line="360" w:lineRule="auto"/>
              <w:ind w:left="60" w:right="60"/>
              <w:jc w:val="center"/>
              <w:rPr>
                <w:rFonts w:ascii="Times New Roman" w:hAnsi="Times New Roman" w:cs="Times New Roman"/>
                <w:color w:val="000000"/>
                <w:sz w:val="18"/>
                <w:szCs w:val="18"/>
              </w:rPr>
            </w:pPr>
            <w:r w:rsidRPr="00CA7515">
              <w:rPr>
                <w:rFonts w:ascii="Times New Roman" w:hAnsi="Times New Roman" w:cs="Times New Roman"/>
                <w:color w:val="000000"/>
                <w:sz w:val="18"/>
                <w:szCs w:val="18"/>
              </w:rPr>
              <w:t>.046</w:t>
            </w:r>
          </w:p>
        </w:tc>
        <w:tc>
          <w:tcPr>
            <w:tcW w:w="1350" w:type="dxa"/>
            <w:tcBorders>
              <w:top w:val="nil"/>
              <w:left w:val="nil"/>
              <w:bottom w:val="nil"/>
              <w:right w:val="nil"/>
            </w:tcBorders>
            <w:shd w:val="clear" w:color="auto" w:fill="FFFFFF"/>
            <w:vAlign w:val="center"/>
          </w:tcPr>
          <w:p w:rsidR="003572A8" w:rsidRPr="00CA7515" w:rsidRDefault="003572A8" w:rsidP="00F1602D">
            <w:pPr>
              <w:autoSpaceDE w:val="0"/>
              <w:autoSpaceDN w:val="0"/>
              <w:adjustRightInd w:val="0"/>
              <w:spacing w:after="0" w:line="360" w:lineRule="auto"/>
              <w:ind w:left="60" w:right="60"/>
              <w:jc w:val="center"/>
              <w:rPr>
                <w:rFonts w:ascii="Times New Roman" w:hAnsi="Times New Roman" w:cs="Times New Roman"/>
                <w:color w:val="000000"/>
                <w:sz w:val="18"/>
                <w:szCs w:val="18"/>
              </w:rPr>
            </w:pPr>
            <w:r w:rsidRPr="00CA7515">
              <w:rPr>
                <w:rFonts w:ascii="Times New Roman" w:hAnsi="Times New Roman" w:cs="Times New Roman"/>
                <w:color w:val="000000"/>
                <w:sz w:val="18"/>
                <w:szCs w:val="18"/>
              </w:rPr>
              <w:t>-.052</w:t>
            </w:r>
          </w:p>
        </w:tc>
        <w:tc>
          <w:tcPr>
            <w:tcW w:w="1440" w:type="dxa"/>
            <w:tcBorders>
              <w:top w:val="nil"/>
              <w:left w:val="nil"/>
              <w:bottom w:val="nil"/>
              <w:right w:val="nil"/>
            </w:tcBorders>
            <w:shd w:val="clear" w:color="auto" w:fill="FFFFFF"/>
            <w:vAlign w:val="center"/>
          </w:tcPr>
          <w:p w:rsidR="003572A8" w:rsidRPr="00CA7515" w:rsidRDefault="003572A8" w:rsidP="00F1602D">
            <w:pPr>
              <w:autoSpaceDE w:val="0"/>
              <w:autoSpaceDN w:val="0"/>
              <w:adjustRightInd w:val="0"/>
              <w:spacing w:after="0" w:line="360" w:lineRule="auto"/>
              <w:ind w:left="60" w:right="60"/>
              <w:jc w:val="center"/>
              <w:rPr>
                <w:rFonts w:ascii="Times New Roman" w:hAnsi="Times New Roman" w:cs="Times New Roman"/>
                <w:color w:val="000000"/>
                <w:sz w:val="18"/>
                <w:szCs w:val="18"/>
              </w:rPr>
            </w:pPr>
            <w:r w:rsidRPr="00CA7515">
              <w:rPr>
                <w:rFonts w:ascii="Times New Roman" w:hAnsi="Times New Roman" w:cs="Times New Roman"/>
                <w:color w:val="000000"/>
                <w:sz w:val="18"/>
                <w:szCs w:val="18"/>
              </w:rPr>
              <w:t>.959</w:t>
            </w:r>
          </w:p>
        </w:tc>
      </w:tr>
      <w:tr w:rsidR="003572A8" w:rsidRPr="00CA7515" w:rsidTr="00266C8D">
        <w:trPr>
          <w:gridAfter w:val="1"/>
          <w:wAfter w:w="270" w:type="dxa"/>
          <w:cantSplit/>
        </w:trPr>
        <w:tc>
          <w:tcPr>
            <w:tcW w:w="772" w:type="dxa"/>
            <w:vMerge/>
            <w:tcBorders>
              <w:top w:val="nil"/>
              <w:left w:val="nil"/>
              <w:bottom w:val="nil"/>
              <w:right w:val="nil"/>
            </w:tcBorders>
            <w:shd w:val="clear" w:color="auto" w:fill="FFFFFF"/>
          </w:tcPr>
          <w:p w:rsidR="003572A8" w:rsidRPr="00CA7515" w:rsidRDefault="003572A8" w:rsidP="00F1602D">
            <w:pPr>
              <w:autoSpaceDE w:val="0"/>
              <w:autoSpaceDN w:val="0"/>
              <w:adjustRightInd w:val="0"/>
              <w:spacing w:after="0" w:line="360" w:lineRule="auto"/>
              <w:rPr>
                <w:rFonts w:ascii="Times New Roman" w:hAnsi="Times New Roman" w:cs="Times New Roman"/>
                <w:color w:val="000000"/>
                <w:sz w:val="18"/>
                <w:szCs w:val="18"/>
              </w:rPr>
            </w:pPr>
          </w:p>
        </w:tc>
        <w:tc>
          <w:tcPr>
            <w:tcW w:w="2648" w:type="dxa"/>
            <w:tcBorders>
              <w:top w:val="nil"/>
              <w:left w:val="nil"/>
              <w:bottom w:val="nil"/>
              <w:right w:val="nil"/>
            </w:tcBorders>
            <w:shd w:val="clear" w:color="auto" w:fill="FFFFFF"/>
          </w:tcPr>
          <w:p w:rsidR="003572A8" w:rsidRPr="00CA7515" w:rsidRDefault="003572A8" w:rsidP="00F1602D">
            <w:pPr>
              <w:autoSpaceDE w:val="0"/>
              <w:autoSpaceDN w:val="0"/>
              <w:adjustRightInd w:val="0"/>
              <w:spacing w:after="0" w:line="360" w:lineRule="auto"/>
              <w:ind w:left="60" w:right="60"/>
              <w:rPr>
                <w:rFonts w:ascii="Times New Roman" w:hAnsi="Times New Roman" w:cs="Times New Roman"/>
                <w:color w:val="000000"/>
                <w:sz w:val="18"/>
                <w:szCs w:val="18"/>
              </w:rPr>
            </w:pPr>
            <w:r w:rsidRPr="00CA7515">
              <w:rPr>
                <w:rFonts w:ascii="Times New Roman" w:hAnsi="Times New Roman" w:cs="Times New Roman"/>
                <w:color w:val="000000"/>
                <w:sz w:val="18"/>
                <w:szCs w:val="18"/>
              </w:rPr>
              <w:t>Leverage ( DAR )</w:t>
            </w:r>
          </w:p>
        </w:tc>
        <w:tc>
          <w:tcPr>
            <w:tcW w:w="1440" w:type="dxa"/>
            <w:tcBorders>
              <w:top w:val="nil"/>
              <w:left w:val="nil"/>
              <w:bottom w:val="nil"/>
              <w:right w:val="nil"/>
            </w:tcBorders>
            <w:shd w:val="clear" w:color="auto" w:fill="FFFFFF"/>
            <w:vAlign w:val="center"/>
          </w:tcPr>
          <w:p w:rsidR="003572A8" w:rsidRPr="00CA7515" w:rsidRDefault="003572A8" w:rsidP="00F1602D">
            <w:pPr>
              <w:autoSpaceDE w:val="0"/>
              <w:autoSpaceDN w:val="0"/>
              <w:adjustRightInd w:val="0"/>
              <w:spacing w:after="0" w:line="360" w:lineRule="auto"/>
              <w:ind w:left="60" w:right="60"/>
              <w:jc w:val="center"/>
              <w:rPr>
                <w:rFonts w:ascii="Times New Roman" w:hAnsi="Times New Roman" w:cs="Times New Roman"/>
                <w:color w:val="000000"/>
                <w:sz w:val="18"/>
                <w:szCs w:val="18"/>
              </w:rPr>
            </w:pPr>
            <w:r w:rsidRPr="00CA7515">
              <w:rPr>
                <w:rFonts w:ascii="Times New Roman" w:hAnsi="Times New Roman" w:cs="Times New Roman"/>
                <w:color w:val="000000"/>
                <w:sz w:val="18"/>
                <w:szCs w:val="18"/>
              </w:rPr>
              <w:t>-.062</w:t>
            </w:r>
          </w:p>
        </w:tc>
        <w:tc>
          <w:tcPr>
            <w:tcW w:w="1440" w:type="dxa"/>
            <w:tcBorders>
              <w:top w:val="nil"/>
              <w:left w:val="nil"/>
              <w:bottom w:val="nil"/>
              <w:right w:val="nil"/>
            </w:tcBorders>
            <w:shd w:val="clear" w:color="auto" w:fill="FFFFFF"/>
            <w:vAlign w:val="center"/>
          </w:tcPr>
          <w:p w:rsidR="003572A8" w:rsidRPr="00CA7515" w:rsidRDefault="003572A8" w:rsidP="00F1602D">
            <w:pPr>
              <w:autoSpaceDE w:val="0"/>
              <w:autoSpaceDN w:val="0"/>
              <w:adjustRightInd w:val="0"/>
              <w:spacing w:after="0" w:line="360" w:lineRule="auto"/>
              <w:ind w:left="60" w:right="60"/>
              <w:jc w:val="center"/>
              <w:rPr>
                <w:rFonts w:ascii="Times New Roman" w:hAnsi="Times New Roman" w:cs="Times New Roman"/>
                <w:color w:val="000000"/>
                <w:sz w:val="18"/>
                <w:szCs w:val="18"/>
              </w:rPr>
            </w:pPr>
            <w:r w:rsidRPr="00CA7515">
              <w:rPr>
                <w:rFonts w:ascii="Times New Roman" w:hAnsi="Times New Roman" w:cs="Times New Roman"/>
                <w:color w:val="000000"/>
                <w:sz w:val="18"/>
                <w:szCs w:val="18"/>
              </w:rPr>
              <w:t>.026</w:t>
            </w:r>
          </w:p>
        </w:tc>
        <w:tc>
          <w:tcPr>
            <w:tcW w:w="1350" w:type="dxa"/>
            <w:tcBorders>
              <w:top w:val="nil"/>
              <w:left w:val="nil"/>
              <w:bottom w:val="nil"/>
              <w:right w:val="nil"/>
            </w:tcBorders>
            <w:shd w:val="clear" w:color="auto" w:fill="FFFFFF"/>
            <w:vAlign w:val="center"/>
          </w:tcPr>
          <w:p w:rsidR="003572A8" w:rsidRPr="00CA7515" w:rsidRDefault="003572A8" w:rsidP="00F1602D">
            <w:pPr>
              <w:autoSpaceDE w:val="0"/>
              <w:autoSpaceDN w:val="0"/>
              <w:adjustRightInd w:val="0"/>
              <w:spacing w:after="0" w:line="360" w:lineRule="auto"/>
              <w:ind w:left="60" w:right="60"/>
              <w:jc w:val="center"/>
              <w:rPr>
                <w:rFonts w:ascii="Times New Roman" w:hAnsi="Times New Roman" w:cs="Times New Roman"/>
                <w:color w:val="000000"/>
                <w:sz w:val="18"/>
                <w:szCs w:val="18"/>
              </w:rPr>
            </w:pPr>
            <w:r w:rsidRPr="00CA7515">
              <w:rPr>
                <w:rFonts w:ascii="Times New Roman" w:hAnsi="Times New Roman" w:cs="Times New Roman"/>
                <w:color w:val="000000"/>
                <w:sz w:val="18"/>
                <w:szCs w:val="18"/>
              </w:rPr>
              <w:t>-2.413</w:t>
            </w:r>
          </w:p>
        </w:tc>
        <w:tc>
          <w:tcPr>
            <w:tcW w:w="1440" w:type="dxa"/>
            <w:tcBorders>
              <w:top w:val="nil"/>
              <w:left w:val="nil"/>
              <w:bottom w:val="nil"/>
              <w:right w:val="nil"/>
            </w:tcBorders>
            <w:shd w:val="clear" w:color="auto" w:fill="FFFFFF"/>
            <w:vAlign w:val="center"/>
          </w:tcPr>
          <w:p w:rsidR="003572A8" w:rsidRPr="00CA7515" w:rsidRDefault="003572A8" w:rsidP="00F1602D">
            <w:pPr>
              <w:autoSpaceDE w:val="0"/>
              <w:autoSpaceDN w:val="0"/>
              <w:adjustRightInd w:val="0"/>
              <w:spacing w:after="0" w:line="360" w:lineRule="auto"/>
              <w:ind w:left="60" w:right="60"/>
              <w:jc w:val="center"/>
              <w:rPr>
                <w:rFonts w:ascii="Times New Roman" w:hAnsi="Times New Roman" w:cs="Times New Roman"/>
                <w:color w:val="000000"/>
                <w:sz w:val="18"/>
                <w:szCs w:val="18"/>
              </w:rPr>
            </w:pPr>
            <w:r w:rsidRPr="00CA7515">
              <w:rPr>
                <w:rFonts w:ascii="Times New Roman" w:hAnsi="Times New Roman" w:cs="Times New Roman"/>
                <w:color w:val="000000"/>
                <w:sz w:val="18"/>
                <w:szCs w:val="18"/>
              </w:rPr>
              <w:t>.023</w:t>
            </w:r>
          </w:p>
        </w:tc>
      </w:tr>
      <w:tr w:rsidR="003572A8" w:rsidRPr="00CA7515" w:rsidTr="00266C8D">
        <w:trPr>
          <w:gridAfter w:val="1"/>
          <w:wAfter w:w="270" w:type="dxa"/>
          <w:cantSplit/>
        </w:trPr>
        <w:tc>
          <w:tcPr>
            <w:tcW w:w="772" w:type="dxa"/>
            <w:vMerge/>
            <w:tcBorders>
              <w:top w:val="nil"/>
              <w:left w:val="nil"/>
              <w:bottom w:val="single" w:sz="18" w:space="0" w:color="000000"/>
              <w:right w:val="nil"/>
            </w:tcBorders>
            <w:shd w:val="clear" w:color="auto" w:fill="FFFFFF"/>
          </w:tcPr>
          <w:p w:rsidR="003572A8" w:rsidRPr="00CA7515" w:rsidRDefault="003572A8" w:rsidP="00F1602D">
            <w:pPr>
              <w:autoSpaceDE w:val="0"/>
              <w:autoSpaceDN w:val="0"/>
              <w:adjustRightInd w:val="0"/>
              <w:spacing w:after="0" w:line="360" w:lineRule="auto"/>
              <w:rPr>
                <w:rFonts w:ascii="Times New Roman" w:hAnsi="Times New Roman" w:cs="Times New Roman"/>
                <w:color w:val="000000"/>
                <w:sz w:val="18"/>
                <w:szCs w:val="18"/>
              </w:rPr>
            </w:pPr>
          </w:p>
        </w:tc>
        <w:tc>
          <w:tcPr>
            <w:tcW w:w="2648" w:type="dxa"/>
            <w:tcBorders>
              <w:top w:val="nil"/>
              <w:left w:val="nil"/>
              <w:bottom w:val="single" w:sz="18" w:space="0" w:color="000000"/>
              <w:right w:val="nil"/>
            </w:tcBorders>
            <w:shd w:val="clear" w:color="auto" w:fill="FFFFFF"/>
          </w:tcPr>
          <w:p w:rsidR="003572A8" w:rsidRPr="00CA7515" w:rsidRDefault="003572A8" w:rsidP="00F1602D">
            <w:pPr>
              <w:autoSpaceDE w:val="0"/>
              <w:autoSpaceDN w:val="0"/>
              <w:adjustRightInd w:val="0"/>
              <w:spacing w:after="0" w:line="360" w:lineRule="auto"/>
              <w:ind w:left="60" w:right="60"/>
              <w:rPr>
                <w:rFonts w:ascii="Times New Roman" w:hAnsi="Times New Roman" w:cs="Times New Roman"/>
                <w:color w:val="000000"/>
                <w:sz w:val="18"/>
                <w:szCs w:val="18"/>
              </w:rPr>
            </w:pPr>
            <w:r w:rsidRPr="00CA7515">
              <w:rPr>
                <w:rFonts w:ascii="Times New Roman" w:hAnsi="Times New Roman" w:cs="Times New Roman"/>
                <w:color w:val="000000"/>
                <w:sz w:val="18"/>
                <w:szCs w:val="18"/>
              </w:rPr>
              <w:t>Produktivitas  (TATO )</w:t>
            </w:r>
          </w:p>
          <w:p w:rsidR="003572A8" w:rsidRPr="00CA7515" w:rsidRDefault="003572A8" w:rsidP="00F1602D">
            <w:pPr>
              <w:autoSpaceDE w:val="0"/>
              <w:autoSpaceDN w:val="0"/>
              <w:adjustRightInd w:val="0"/>
              <w:spacing w:after="0" w:line="360" w:lineRule="auto"/>
              <w:ind w:left="60" w:right="60"/>
              <w:rPr>
                <w:rFonts w:ascii="Times New Roman" w:hAnsi="Times New Roman" w:cs="Times New Roman"/>
                <w:color w:val="000000"/>
                <w:sz w:val="18"/>
                <w:szCs w:val="18"/>
              </w:rPr>
            </w:pPr>
            <w:r w:rsidRPr="00CA7515">
              <w:rPr>
                <w:rFonts w:ascii="Times New Roman" w:hAnsi="Times New Roman" w:cs="Times New Roman"/>
                <w:color w:val="000000"/>
                <w:sz w:val="18"/>
                <w:szCs w:val="18"/>
              </w:rPr>
              <w:t>Adjusted R Square</w:t>
            </w:r>
          </w:p>
          <w:p w:rsidR="003572A8" w:rsidRPr="00CA7515" w:rsidRDefault="003572A8" w:rsidP="00F1602D">
            <w:pPr>
              <w:autoSpaceDE w:val="0"/>
              <w:autoSpaceDN w:val="0"/>
              <w:adjustRightInd w:val="0"/>
              <w:spacing w:after="0" w:line="360" w:lineRule="auto"/>
              <w:ind w:left="60" w:right="60"/>
              <w:rPr>
                <w:rFonts w:ascii="Times New Roman" w:hAnsi="Times New Roman" w:cs="Times New Roman"/>
                <w:color w:val="000000"/>
                <w:sz w:val="18"/>
                <w:szCs w:val="18"/>
              </w:rPr>
            </w:pPr>
            <w:r w:rsidRPr="00CA7515">
              <w:rPr>
                <w:rFonts w:ascii="Times New Roman" w:hAnsi="Times New Roman" w:cs="Times New Roman"/>
                <w:color w:val="000000"/>
                <w:sz w:val="18"/>
                <w:szCs w:val="18"/>
              </w:rPr>
              <w:t>F- Statistics</w:t>
            </w:r>
          </w:p>
        </w:tc>
        <w:tc>
          <w:tcPr>
            <w:tcW w:w="1440" w:type="dxa"/>
            <w:tcBorders>
              <w:top w:val="nil"/>
              <w:left w:val="nil"/>
              <w:bottom w:val="single" w:sz="18" w:space="0" w:color="000000"/>
              <w:right w:val="nil"/>
            </w:tcBorders>
            <w:shd w:val="clear" w:color="auto" w:fill="FFFFFF"/>
            <w:vAlign w:val="center"/>
          </w:tcPr>
          <w:p w:rsidR="003572A8" w:rsidRPr="00CA7515" w:rsidRDefault="003572A8" w:rsidP="00F1602D">
            <w:pPr>
              <w:autoSpaceDE w:val="0"/>
              <w:autoSpaceDN w:val="0"/>
              <w:adjustRightInd w:val="0"/>
              <w:spacing w:after="0" w:line="360" w:lineRule="auto"/>
              <w:ind w:left="60" w:right="60"/>
              <w:jc w:val="center"/>
              <w:rPr>
                <w:rFonts w:ascii="Times New Roman" w:hAnsi="Times New Roman" w:cs="Times New Roman"/>
                <w:color w:val="000000"/>
                <w:sz w:val="18"/>
                <w:szCs w:val="18"/>
              </w:rPr>
            </w:pPr>
            <w:r w:rsidRPr="00CA7515">
              <w:rPr>
                <w:rFonts w:ascii="Times New Roman" w:hAnsi="Times New Roman" w:cs="Times New Roman"/>
                <w:color w:val="000000"/>
                <w:sz w:val="18"/>
                <w:szCs w:val="18"/>
              </w:rPr>
              <w:t>.915</w:t>
            </w:r>
          </w:p>
          <w:p w:rsidR="003572A8" w:rsidRPr="00CA7515" w:rsidRDefault="003572A8" w:rsidP="00F1602D">
            <w:pPr>
              <w:autoSpaceDE w:val="0"/>
              <w:autoSpaceDN w:val="0"/>
              <w:adjustRightInd w:val="0"/>
              <w:spacing w:after="0" w:line="360" w:lineRule="auto"/>
              <w:ind w:left="60" w:right="60"/>
              <w:jc w:val="center"/>
              <w:rPr>
                <w:rFonts w:ascii="Times New Roman" w:hAnsi="Times New Roman" w:cs="Times New Roman"/>
                <w:color w:val="000000"/>
                <w:sz w:val="18"/>
                <w:szCs w:val="18"/>
              </w:rPr>
            </w:pPr>
            <w:r w:rsidRPr="00CA7515">
              <w:rPr>
                <w:rFonts w:ascii="Times New Roman" w:hAnsi="Times New Roman" w:cs="Times New Roman"/>
                <w:color w:val="000000"/>
                <w:sz w:val="18"/>
                <w:szCs w:val="18"/>
              </w:rPr>
              <w:t>.552</w:t>
            </w:r>
          </w:p>
          <w:p w:rsidR="003572A8" w:rsidRPr="00CA7515" w:rsidRDefault="003572A8" w:rsidP="00F1602D">
            <w:pPr>
              <w:autoSpaceDE w:val="0"/>
              <w:autoSpaceDN w:val="0"/>
              <w:adjustRightInd w:val="0"/>
              <w:spacing w:after="0" w:line="360" w:lineRule="auto"/>
              <w:ind w:left="60" w:right="60"/>
              <w:jc w:val="center"/>
              <w:rPr>
                <w:rFonts w:ascii="Times New Roman" w:hAnsi="Times New Roman" w:cs="Times New Roman"/>
                <w:color w:val="000000"/>
                <w:sz w:val="18"/>
                <w:szCs w:val="18"/>
              </w:rPr>
            </w:pPr>
            <w:r w:rsidRPr="00CA7515">
              <w:rPr>
                <w:rFonts w:ascii="Times New Roman" w:hAnsi="Times New Roman" w:cs="Times New Roman"/>
                <w:color w:val="000000"/>
                <w:sz w:val="18"/>
                <w:szCs w:val="18"/>
              </w:rPr>
              <w:t>9.951</w:t>
            </w:r>
          </w:p>
        </w:tc>
        <w:tc>
          <w:tcPr>
            <w:tcW w:w="1440" w:type="dxa"/>
            <w:tcBorders>
              <w:top w:val="nil"/>
              <w:left w:val="nil"/>
              <w:bottom w:val="single" w:sz="18" w:space="0" w:color="000000"/>
              <w:right w:val="nil"/>
            </w:tcBorders>
            <w:shd w:val="clear" w:color="auto" w:fill="FFFFFF"/>
            <w:vAlign w:val="center"/>
          </w:tcPr>
          <w:p w:rsidR="003572A8" w:rsidRPr="00CA7515" w:rsidRDefault="003572A8" w:rsidP="00F1602D">
            <w:pPr>
              <w:autoSpaceDE w:val="0"/>
              <w:autoSpaceDN w:val="0"/>
              <w:adjustRightInd w:val="0"/>
              <w:spacing w:after="0" w:line="360" w:lineRule="auto"/>
              <w:ind w:left="60" w:right="60"/>
              <w:jc w:val="center"/>
              <w:rPr>
                <w:rFonts w:ascii="Times New Roman" w:hAnsi="Times New Roman" w:cs="Times New Roman"/>
                <w:color w:val="000000"/>
                <w:sz w:val="18"/>
                <w:szCs w:val="18"/>
              </w:rPr>
            </w:pPr>
            <w:r w:rsidRPr="00CA7515">
              <w:rPr>
                <w:rFonts w:ascii="Times New Roman" w:hAnsi="Times New Roman" w:cs="Times New Roman"/>
                <w:color w:val="000000"/>
                <w:sz w:val="18"/>
                <w:szCs w:val="18"/>
              </w:rPr>
              <w:t>.219</w:t>
            </w:r>
          </w:p>
          <w:p w:rsidR="003572A8" w:rsidRPr="00CA7515" w:rsidRDefault="003572A8" w:rsidP="00F1602D">
            <w:pPr>
              <w:autoSpaceDE w:val="0"/>
              <w:autoSpaceDN w:val="0"/>
              <w:adjustRightInd w:val="0"/>
              <w:spacing w:after="0" w:line="360" w:lineRule="auto"/>
              <w:ind w:left="60" w:right="60"/>
              <w:jc w:val="center"/>
              <w:rPr>
                <w:rFonts w:ascii="Times New Roman" w:hAnsi="Times New Roman" w:cs="Times New Roman"/>
                <w:color w:val="000000"/>
                <w:sz w:val="18"/>
                <w:szCs w:val="18"/>
              </w:rPr>
            </w:pPr>
          </w:p>
          <w:p w:rsidR="003572A8" w:rsidRPr="00CA7515" w:rsidRDefault="003572A8" w:rsidP="00F1602D">
            <w:pPr>
              <w:autoSpaceDE w:val="0"/>
              <w:autoSpaceDN w:val="0"/>
              <w:adjustRightInd w:val="0"/>
              <w:spacing w:after="0" w:line="360" w:lineRule="auto"/>
              <w:ind w:left="60" w:right="60"/>
              <w:jc w:val="center"/>
              <w:rPr>
                <w:rFonts w:ascii="Times New Roman" w:hAnsi="Times New Roman" w:cs="Times New Roman"/>
                <w:color w:val="000000"/>
                <w:sz w:val="18"/>
                <w:szCs w:val="18"/>
              </w:rPr>
            </w:pPr>
          </w:p>
        </w:tc>
        <w:tc>
          <w:tcPr>
            <w:tcW w:w="1350" w:type="dxa"/>
            <w:tcBorders>
              <w:top w:val="nil"/>
              <w:left w:val="nil"/>
              <w:bottom w:val="single" w:sz="18" w:space="0" w:color="000000"/>
              <w:right w:val="nil"/>
            </w:tcBorders>
            <w:shd w:val="clear" w:color="auto" w:fill="FFFFFF"/>
            <w:vAlign w:val="center"/>
          </w:tcPr>
          <w:p w:rsidR="003572A8" w:rsidRPr="00CA7515" w:rsidRDefault="003572A8" w:rsidP="00F1602D">
            <w:pPr>
              <w:autoSpaceDE w:val="0"/>
              <w:autoSpaceDN w:val="0"/>
              <w:adjustRightInd w:val="0"/>
              <w:spacing w:after="0" w:line="360" w:lineRule="auto"/>
              <w:ind w:left="60" w:right="60"/>
              <w:jc w:val="center"/>
              <w:rPr>
                <w:rFonts w:ascii="Times New Roman" w:hAnsi="Times New Roman" w:cs="Times New Roman"/>
                <w:color w:val="000000"/>
                <w:sz w:val="18"/>
                <w:szCs w:val="18"/>
              </w:rPr>
            </w:pPr>
            <w:r w:rsidRPr="00CA7515">
              <w:rPr>
                <w:rFonts w:ascii="Times New Roman" w:hAnsi="Times New Roman" w:cs="Times New Roman"/>
                <w:color w:val="000000"/>
                <w:sz w:val="18"/>
                <w:szCs w:val="18"/>
              </w:rPr>
              <w:t>4.174</w:t>
            </w:r>
          </w:p>
          <w:p w:rsidR="003572A8" w:rsidRPr="00CA7515" w:rsidRDefault="003572A8" w:rsidP="00F1602D">
            <w:pPr>
              <w:autoSpaceDE w:val="0"/>
              <w:autoSpaceDN w:val="0"/>
              <w:adjustRightInd w:val="0"/>
              <w:spacing w:after="0" w:line="360" w:lineRule="auto"/>
              <w:ind w:left="60" w:right="60"/>
              <w:jc w:val="center"/>
              <w:rPr>
                <w:rFonts w:ascii="Times New Roman" w:hAnsi="Times New Roman" w:cs="Times New Roman"/>
                <w:color w:val="000000"/>
                <w:sz w:val="18"/>
                <w:szCs w:val="18"/>
              </w:rPr>
            </w:pPr>
          </w:p>
          <w:p w:rsidR="003572A8" w:rsidRPr="00CA7515" w:rsidRDefault="003572A8" w:rsidP="00F1602D">
            <w:pPr>
              <w:autoSpaceDE w:val="0"/>
              <w:autoSpaceDN w:val="0"/>
              <w:adjustRightInd w:val="0"/>
              <w:spacing w:after="0" w:line="360" w:lineRule="auto"/>
              <w:ind w:left="60" w:right="60"/>
              <w:jc w:val="center"/>
              <w:rPr>
                <w:rFonts w:ascii="Times New Roman" w:hAnsi="Times New Roman" w:cs="Times New Roman"/>
                <w:color w:val="000000"/>
                <w:sz w:val="18"/>
                <w:szCs w:val="18"/>
              </w:rPr>
            </w:pPr>
          </w:p>
        </w:tc>
        <w:tc>
          <w:tcPr>
            <w:tcW w:w="1440" w:type="dxa"/>
            <w:tcBorders>
              <w:top w:val="nil"/>
              <w:left w:val="nil"/>
              <w:bottom w:val="single" w:sz="18" w:space="0" w:color="000000"/>
              <w:right w:val="nil"/>
            </w:tcBorders>
            <w:shd w:val="clear" w:color="auto" w:fill="FFFFFF"/>
            <w:vAlign w:val="center"/>
          </w:tcPr>
          <w:p w:rsidR="003572A8" w:rsidRPr="00CA7515" w:rsidRDefault="003572A8" w:rsidP="00F1602D">
            <w:pPr>
              <w:autoSpaceDE w:val="0"/>
              <w:autoSpaceDN w:val="0"/>
              <w:adjustRightInd w:val="0"/>
              <w:spacing w:after="0" w:line="360" w:lineRule="auto"/>
              <w:ind w:left="60" w:right="60"/>
              <w:jc w:val="center"/>
              <w:rPr>
                <w:rFonts w:ascii="Times New Roman" w:hAnsi="Times New Roman" w:cs="Times New Roman"/>
                <w:color w:val="000000"/>
                <w:sz w:val="18"/>
                <w:szCs w:val="18"/>
              </w:rPr>
            </w:pPr>
            <w:r w:rsidRPr="00CA7515">
              <w:rPr>
                <w:rFonts w:ascii="Times New Roman" w:hAnsi="Times New Roman" w:cs="Times New Roman"/>
                <w:color w:val="000000"/>
                <w:sz w:val="18"/>
                <w:szCs w:val="18"/>
              </w:rPr>
              <w:t>.000</w:t>
            </w:r>
          </w:p>
          <w:p w:rsidR="003572A8" w:rsidRPr="00CA7515" w:rsidRDefault="003572A8" w:rsidP="00F1602D">
            <w:pPr>
              <w:autoSpaceDE w:val="0"/>
              <w:autoSpaceDN w:val="0"/>
              <w:adjustRightInd w:val="0"/>
              <w:spacing w:after="0" w:line="360" w:lineRule="auto"/>
              <w:ind w:left="60" w:right="60"/>
              <w:jc w:val="center"/>
              <w:rPr>
                <w:rFonts w:ascii="Times New Roman" w:hAnsi="Times New Roman" w:cs="Times New Roman"/>
                <w:color w:val="000000"/>
                <w:sz w:val="18"/>
                <w:szCs w:val="18"/>
              </w:rPr>
            </w:pPr>
          </w:p>
          <w:p w:rsidR="003572A8" w:rsidRPr="00CA7515" w:rsidRDefault="003572A8" w:rsidP="00F1602D">
            <w:pPr>
              <w:autoSpaceDE w:val="0"/>
              <w:autoSpaceDN w:val="0"/>
              <w:adjustRightInd w:val="0"/>
              <w:spacing w:after="0" w:line="360" w:lineRule="auto"/>
              <w:ind w:left="60" w:right="60"/>
              <w:jc w:val="center"/>
              <w:rPr>
                <w:rFonts w:ascii="Times New Roman" w:hAnsi="Times New Roman" w:cs="Times New Roman"/>
                <w:color w:val="000000"/>
                <w:sz w:val="18"/>
                <w:szCs w:val="18"/>
              </w:rPr>
            </w:pPr>
            <w:r w:rsidRPr="00CA7515">
              <w:rPr>
                <w:rFonts w:ascii="Times New Roman" w:hAnsi="Times New Roman" w:cs="Times New Roman"/>
                <w:color w:val="000000"/>
                <w:sz w:val="18"/>
                <w:szCs w:val="18"/>
              </w:rPr>
              <w:t>.000</w:t>
            </w:r>
          </w:p>
        </w:tc>
      </w:tr>
      <w:tr w:rsidR="003572A8" w:rsidRPr="00CA7515" w:rsidTr="00266C8D">
        <w:trPr>
          <w:cantSplit/>
        </w:trPr>
        <w:tc>
          <w:tcPr>
            <w:tcW w:w="9360" w:type="dxa"/>
            <w:gridSpan w:val="7"/>
            <w:tcBorders>
              <w:top w:val="nil"/>
              <w:left w:val="nil"/>
              <w:bottom w:val="nil"/>
              <w:right w:val="nil"/>
            </w:tcBorders>
            <w:shd w:val="clear" w:color="auto" w:fill="FFFFFF"/>
          </w:tcPr>
          <w:p w:rsidR="003572A8" w:rsidRPr="00CA7515" w:rsidRDefault="003572A8" w:rsidP="00F1602D">
            <w:pPr>
              <w:autoSpaceDE w:val="0"/>
              <w:autoSpaceDN w:val="0"/>
              <w:adjustRightInd w:val="0"/>
              <w:spacing w:after="0" w:line="360" w:lineRule="auto"/>
              <w:ind w:left="60" w:right="60"/>
              <w:rPr>
                <w:rFonts w:ascii="Times New Roman" w:hAnsi="Times New Roman" w:cs="Times New Roman"/>
                <w:color w:val="000000"/>
                <w:sz w:val="18"/>
                <w:szCs w:val="18"/>
              </w:rPr>
            </w:pPr>
            <w:r w:rsidRPr="00CA7515">
              <w:rPr>
                <w:rFonts w:ascii="Times New Roman" w:hAnsi="Times New Roman" w:cs="Times New Roman"/>
                <w:color w:val="000000"/>
                <w:sz w:val="18"/>
                <w:szCs w:val="18"/>
              </w:rPr>
              <w:lastRenderedPageBreak/>
              <w:t>Sumber data Diolah tahun 2021</w:t>
            </w:r>
          </w:p>
        </w:tc>
      </w:tr>
      <w:tr w:rsidR="003572A8" w:rsidRPr="00CA7515" w:rsidTr="00266C8D">
        <w:trPr>
          <w:cantSplit/>
        </w:trPr>
        <w:tc>
          <w:tcPr>
            <w:tcW w:w="9360" w:type="dxa"/>
            <w:gridSpan w:val="7"/>
            <w:tcBorders>
              <w:top w:val="nil"/>
              <w:left w:val="nil"/>
              <w:bottom w:val="nil"/>
              <w:right w:val="nil"/>
            </w:tcBorders>
            <w:shd w:val="clear" w:color="auto" w:fill="FFFFFF"/>
          </w:tcPr>
          <w:p w:rsidR="003572A8" w:rsidRPr="00CA7515" w:rsidRDefault="003572A8" w:rsidP="00F1602D">
            <w:pPr>
              <w:autoSpaceDE w:val="0"/>
              <w:autoSpaceDN w:val="0"/>
              <w:adjustRightInd w:val="0"/>
              <w:spacing w:after="0" w:line="360" w:lineRule="auto"/>
              <w:ind w:left="60" w:right="60"/>
              <w:rPr>
                <w:rFonts w:ascii="Times New Roman" w:hAnsi="Times New Roman" w:cs="Times New Roman"/>
                <w:color w:val="000000"/>
                <w:sz w:val="18"/>
                <w:szCs w:val="18"/>
              </w:rPr>
            </w:pPr>
          </w:p>
        </w:tc>
      </w:tr>
    </w:tbl>
    <w:p w:rsidR="00473D9A" w:rsidRPr="00CA7515" w:rsidRDefault="003572A8" w:rsidP="00F1602D">
      <w:pPr>
        <w:autoSpaceDE w:val="0"/>
        <w:autoSpaceDN w:val="0"/>
        <w:adjustRightInd w:val="0"/>
        <w:spacing w:after="0" w:line="360" w:lineRule="auto"/>
        <w:jc w:val="both"/>
        <w:rPr>
          <w:rFonts w:ascii="Times New Roman" w:hAnsi="Times New Roman" w:cs="Times New Roman"/>
          <w:sz w:val="24"/>
          <w:szCs w:val="24"/>
        </w:rPr>
      </w:pPr>
      <w:r w:rsidRPr="00CA7515">
        <w:rPr>
          <w:rFonts w:ascii="Times New Roman" w:hAnsi="Times New Roman" w:cs="Times New Roman"/>
          <w:sz w:val="24"/>
          <w:szCs w:val="24"/>
        </w:rPr>
        <w:t xml:space="preserve">Berdasarkan hasil uji regresi dengan bantuan alat statistic SPSS 23 pada table </w:t>
      </w:r>
      <w:r w:rsidR="00CC29A5" w:rsidRPr="00CA7515">
        <w:rPr>
          <w:rFonts w:ascii="Times New Roman" w:hAnsi="Times New Roman" w:cs="Times New Roman"/>
          <w:sz w:val="24"/>
          <w:szCs w:val="24"/>
        </w:rPr>
        <w:t>2</w:t>
      </w:r>
      <w:r w:rsidR="002B25E5" w:rsidRPr="00CA7515">
        <w:rPr>
          <w:rFonts w:ascii="Times New Roman" w:hAnsi="Times New Roman" w:cs="Times New Roman"/>
          <w:sz w:val="24"/>
          <w:szCs w:val="24"/>
        </w:rPr>
        <w:t xml:space="preserve"> diatas menunjukkan bahwa kemampuan seluruh vaiabel independen menjelaskan variable depeden yaitu sebesar 55,2%. Disisi lain bahwa hasil uji simultan yaitu nilai F hitung sebesaar 9,951</w:t>
      </w:r>
      <w:r w:rsidR="009257E3" w:rsidRPr="00CA7515">
        <w:rPr>
          <w:rFonts w:ascii="Times New Roman" w:hAnsi="Times New Roman" w:cs="Times New Roman"/>
          <w:sz w:val="24"/>
          <w:szCs w:val="24"/>
        </w:rPr>
        <w:t xml:space="preserve"> Lebih besar dari f table ( F table = 2.62) dan uji taraf signifikansi kurang dari 0.05 ( yaitu 0.00), sehingga model regresi yang digunakan layak dan memenuhi syarat uji.</w:t>
      </w:r>
      <w:r w:rsidR="00473D9A" w:rsidRPr="00CA7515">
        <w:rPr>
          <w:rFonts w:ascii="Times New Roman" w:hAnsi="Times New Roman" w:cs="Times New Roman"/>
          <w:sz w:val="24"/>
          <w:szCs w:val="24"/>
        </w:rPr>
        <w:t xml:space="preserve"> Olehkarena itu model regresi yang terbentuk adalah sebagai berikut :</w:t>
      </w:r>
    </w:p>
    <w:p w:rsidR="00C2110C" w:rsidRPr="00CA7515" w:rsidRDefault="00C2110C" w:rsidP="00F1602D">
      <w:pPr>
        <w:autoSpaceDE w:val="0"/>
        <w:autoSpaceDN w:val="0"/>
        <w:adjustRightInd w:val="0"/>
        <w:spacing w:after="0" w:line="360" w:lineRule="auto"/>
        <w:jc w:val="both"/>
        <w:rPr>
          <w:rFonts w:ascii="Times New Roman" w:hAnsi="Times New Roman" w:cs="Times New Roman"/>
          <w:sz w:val="24"/>
          <w:szCs w:val="24"/>
        </w:rPr>
      </w:pPr>
    </w:p>
    <w:p w:rsidR="00473D9A" w:rsidRPr="00CA7515" w:rsidRDefault="00473D9A" w:rsidP="00F1602D">
      <w:pPr>
        <w:autoSpaceDE w:val="0"/>
        <w:autoSpaceDN w:val="0"/>
        <w:adjustRightInd w:val="0"/>
        <w:spacing w:after="0" w:line="360" w:lineRule="auto"/>
        <w:jc w:val="both"/>
        <w:rPr>
          <w:rFonts w:ascii="Times New Roman" w:hAnsi="Times New Roman" w:cs="Times New Roman"/>
          <w:color w:val="000000"/>
          <w:sz w:val="24"/>
          <w:szCs w:val="24"/>
        </w:rPr>
      </w:pPr>
      <w:r w:rsidRPr="00CA7515">
        <w:rPr>
          <w:rFonts w:ascii="Times New Roman" w:hAnsi="Times New Roman" w:cs="Times New Roman"/>
          <w:b/>
          <w:sz w:val="24"/>
          <w:szCs w:val="24"/>
        </w:rPr>
        <w:t xml:space="preserve">Y = </w:t>
      </w:r>
      <w:r w:rsidRPr="00CA7515">
        <w:rPr>
          <w:rFonts w:ascii="Times New Roman" w:hAnsi="Times New Roman" w:cs="Times New Roman"/>
          <w:color w:val="000000"/>
          <w:sz w:val="24"/>
          <w:szCs w:val="24"/>
        </w:rPr>
        <w:t>13.948 + 0,141 ROA – 002 CR – 0,62 DAR + 0,915 TATO + e</w:t>
      </w:r>
    </w:p>
    <w:p w:rsidR="00C2110C" w:rsidRPr="00CA7515" w:rsidRDefault="00C2110C" w:rsidP="00F1602D">
      <w:pPr>
        <w:autoSpaceDE w:val="0"/>
        <w:autoSpaceDN w:val="0"/>
        <w:adjustRightInd w:val="0"/>
        <w:spacing w:after="0" w:line="360" w:lineRule="auto"/>
        <w:jc w:val="both"/>
        <w:rPr>
          <w:rFonts w:ascii="Times New Roman" w:hAnsi="Times New Roman" w:cs="Times New Roman"/>
          <w:color w:val="000000"/>
          <w:sz w:val="24"/>
          <w:szCs w:val="24"/>
        </w:rPr>
      </w:pPr>
    </w:p>
    <w:p w:rsidR="00F153FC" w:rsidRPr="00CA7515" w:rsidRDefault="00F153FC" w:rsidP="00F1602D">
      <w:pPr>
        <w:autoSpaceDE w:val="0"/>
        <w:autoSpaceDN w:val="0"/>
        <w:adjustRightInd w:val="0"/>
        <w:spacing w:after="0" w:line="360" w:lineRule="auto"/>
        <w:jc w:val="both"/>
        <w:rPr>
          <w:rFonts w:ascii="Times New Roman" w:hAnsi="Times New Roman" w:cs="Times New Roman"/>
          <w:color w:val="000000"/>
          <w:sz w:val="24"/>
          <w:szCs w:val="24"/>
        </w:rPr>
      </w:pPr>
      <w:r w:rsidRPr="00CA7515">
        <w:rPr>
          <w:rFonts w:ascii="Times New Roman" w:hAnsi="Times New Roman" w:cs="Times New Roman"/>
          <w:color w:val="000000"/>
          <w:sz w:val="24"/>
          <w:szCs w:val="24"/>
        </w:rPr>
        <w:t xml:space="preserve">Berdasarkan pada persamaan tersebut dapat dijelaskan bahwa </w:t>
      </w:r>
      <w:r w:rsidR="00033044" w:rsidRPr="00CA7515">
        <w:rPr>
          <w:rFonts w:ascii="Times New Roman" w:hAnsi="Times New Roman" w:cs="Times New Roman"/>
          <w:color w:val="000000"/>
          <w:sz w:val="24"/>
          <w:szCs w:val="24"/>
        </w:rPr>
        <w:t xml:space="preserve">koefisien profitabilitas betanda positif yang menunjukkan bahwa terjadi hubungan searah, dimana ketika nilai ROA di tingkatkan 1 % dan diasumsikan variable lain konstan maka peringkat sukuk akan bertambah 1 %. Hasil uji t menunjukkan bahwa </w:t>
      </w:r>
      <w:r w:rsidR="00D804CB" w:rsidRPr="00CA7515">
        <w:rPr>
          <w:rFonts w:ascii="Times New Roman" w:hAnsi="Times New Roman" w:cs="Times New Roman"/>
          <w:color w:val="000000"/>
          <w:sz w:val="24"/>
          <w:szCs w:val="24"/>
        </w:rPr>
        <w:t xml:space="preserve">signifikansi profitabilitas melebihi angka 0,05 </w:t>
      </w:r>
      <w:r w:rsidR="00565C8C" w:rsidRPr="00CA7515">
        <w:rPr>
          <w:rFonts w:ascii="Times New Roman" w:hAnsi="Times New Roman" w:cs="Times New Roman"/>
          <w:color w:val="000000"/>
          <w:sz w:val="24"/>
          <w:szCs w:val="24"/>
        </w:rPr>
        <w:t xml:space="preserve">yaitu 0,284 </w:t>
      </w:r>
      <w:r w:rsidR="00D804CB" w:rsidRPr="00CA7515">
        <w:rPr>
          <w:rFonts w:ascii="Times New Roman" w:hAnsi="Times New Roman" w:cs="Times New Roman"/>
          <w:color w:val="000000"/>
          <w:sz w:val="24"/>
          <w:szCs w:val="24"/>
        </w:rPr>
        <w:t>dan nilai t table yaitu 1.094</w:t>
      </w:r>
      <w:r w:rsidR="00EF53B0" w:rsidRPr="00CA7515">
        <w:rPr>
          <w:rFonts w:ascii="Times New Roman" w:hAnsi="Times New Roman" w:cs="Times New Roman"/>
          <w:color w:val="000000"/>
          <w:sz w:val="24"/>
          <w:szCs w:val="24"/>
        </w:rPr>
        <w:t xml:space="preserve"> &lt; </w:t>
      </w:r>
      <w:r w:rsidR="005C6F1D" w:rsidRPr="00CA7515">
        <w:rPr>
          <w:rFonts w:ascii="Times New Roman" w:hAnsi="Times New Roman" w:cs="Times New Roman"/>
          <w:color w:val="000000"/>
          <w:sz w:val="24"/>
          <w:szCs w:val="24"/>
        </w:rPr>
        <w:t xml:space="preserve"> t table yaitu 2,059</w:t>
      </w:r>
      <w:r w:rsidR="00EF53B0" w:rsidRPr="00CA7515">
        <w:rPr>
          <w:rFonts w:ascii="Times New Roman" w:hAnsi="Times New Roman" w:cs="Times New Roman"/>
          <w:color w:val="000000"/>
          <w:sz w:val="24"/>
          <w:szCs w:val="24"/>
        </w:rPr>
        <w:t>, sehing</w:t>
      </w:r>
      <w:r w:rsidR="002A0F0A" w:rsidRPr="00CA7515">
        <w:rPr>
          <w:rFonts w:ascii="Times New Roman" w:hAnsi="Times New Roman" w:cs="Times New Roman"/>
          <w:color w:val="000000"/>
          <w:sz w:val="24"/>
          <w:szCs w:val="24"/>
        </w:rPr>
        <w:t>ga kesimpulan hipotesis yaitu H1</w:t>
      </w:r>
      <w:r w:rsidR="00EF53B0" w:rsidRPr="00CA7515">
        <w:rPr>
          <w:rFonts w:ascii="Times New Roman" w:hAnsi="Times New Roman" w:cs="Times New Roman"/>
          <w:color w:val="000000"/>
          <w:sz w:val="24"/>
          <w:szCs w:val="24"/>
        </w:rPr>
        <w:t xml:space="preserve"> </w:t>
      </w:r>
      <w:r w:rsidR="002A0F0A" w:rsidRPr="00CA7515">
        <w:rPr>
          <w:rFonts w:ascii="Times New Roman" w:hAnsi="Times New Roman" w:cs="Times New Roman"/>
          <w:color w:val="000000"/>
          <w:sz w:val="24"/>
          <w:szCs w:val="24"/>
        </w:rPr>
        <w:t xml:space="preserve">tidak </w:t>
      </w:r>
      <w:r w:rsidR="00EF53B0" w:rsidRPr="00CA7515">
        <w:rPr>
          <w:rFonts w:ascii="Times New Roman" w:hAnsi="Times New Roman" w:cs="Times New Roman"/>
          <w:color w:val="000000"/>
          <w:sz w:val="24"/>
          <w:szCs w:val="24"/>
        </w:rPr>
        <w:t xml:space="preserve">diterima yang berarti bahwa </w:t>
      </w:r>
      <w:r w:rsidR="00686E44" w:rsidRPr="00CA7515">
        <w:rPr>
          <w:rFonts w:ascii="Times New Roman" w:hAnsi="Times New Roman" w:cs="Times New Roman"/>
          <w:color w:val="000000"/>
          <w:sz w:val="24"/>
          <w:szCs w:val="24"/>
        </w:rPr>
        <w:t>profitabilitas tidak member</w:t>
      </w:r>
      <w:r w:rsidR="00FB755F" w:rsidRPr="00CA7515">
        <w:rPr>
          <w:rFonts w:ascii="Times New Roman" w:hAnsi="Times New Roman" w:cs="Times New Roman"/>
          <w:color w:val="000000"/>
          <w:sz w:val="24"/>
          <w:szCs w:val="24"/>
        </w:rPr>
        <w:t>i</w:t>
      </w:r>
      <w:r w:rsidR="00686E44" w:rsidRPr="00CA7515">
        <w:rPr>
          <w:rFonts w:ascii="Times New Roman" w:hAnsi="Times New Roman" w:cs="Times New Roman"/>
          <w:color w:val="000000"/>
          <w:sz w:val="24"/>
          <w:szCs w:val="24"/>
        </w:rPr>
        <w:t xml:space="preserve"> pengaruh terhadap peringkat sukuk.</w:t>
      </w:r>
    </w:p>
    <w:p w:rsidR="00FB755F" w:rsidRPr="00CA7515" w:rsidRDefault="00FB755F" w:rsidP="00F1602D">
      <w:pPr>
        <w:autoSpaceDE w:val="0"/>
        <w:autoSpaceDN w:val="0"/>
        <w:adjustRightInd w:val="0"/>
        <w:spacing w:after="0" w:line="360" w:lineRule="auto"/>
        <w:jc w:val="both"/>
        <w:rPr>
          <w:rFonts w:ascii="Times New Roman" w:hAnsi="Times New Roman" w:cs="Times New Roman"/>
          <w:color w:val="000000"/>
          <w:sz w:val="24"/>
          <w:szCs w:val="24"/>
        </w:rPr>
      </w:pPr>
      <w:r w:rsidRPr="00CA7515">
        <w:rPr>
          <w:rFonts w:ascii="Times New Roman" w:hAnsi="Times New Roman" w:cs="Times New Roman"/>
          <w:color w:val="000000"/>
          <w:sz w:val="24"/>
          <w:szCs w:val="24"/>
        </w:rPr>
        <w:t xml:space="preserve">Indikasi yang dikontribusikan bahwa semakin tinggi angka profitabilitas lembaga perbankan syariah maka akan berpotensi meningkatkan peringkat sukuk, namun hasil uji menunjukkan tidak adanya pengaruh yang signifikan terhadap variable dependen. Hal  ini sesuai dengan penelitian yang dilakukan oleh </w:t>
      </w:r>
      <w:r w:rsidR="00D55767" w:rsidRPr="00CA7515">
        <w:rPr>
          <w:rFonts w:ascii="Times New Roman" w:hAnsi="Times New Roman" w:cs="Times New Roman"/>
          <w:noProof/>
          <w:color w:val="000000"/>
          <w:sz w:val="24"/>
          <w:szCs w:val="24"/>
        </w:rPr>
        <w:t>Malia &amp; Andayani, 2015; Rukmana &amp; Laila, 2020)</w:t>
      </w:r>
      <w:r w:rsidRPr="00CA7515">
        <w:rPr>
          <w:rFonts w:ascii="Times New Roman" w:hAnsi="Times New Roman" w:cs="Times New Roman"/>
          <w:color w:val="000000"/>
          <w:sz w:val="24"/>
          <w:szCs w:val="24"/>
        </w:rPr>
        <w:t xml:space="preserve"> yang menunjukkan bahwa variable profitabilitas tidak memiliki pengaruh terhadap peringkat sukuk pada lembaga perbankan syariah.</w:t>
      </w:r>
    </w:p>
    <w:p w:rsidR="00FB755F" w:rsidRPr="00CA7515" w:rsidRDefault="00565C8C" w:rsidP="00F1602D">
      <w:pPr>
        <w:autoSpaceDE w:val="0"/>
        <w:autoSpaceDN w:val="0"/>
        <w:adjustRightInd w:val="0"/>
        <w:spacing w:after="0" w:line="360" w:lineRule="auto"/>
        <w:jc w:val="both"/>
        <w:rPr>
          <w:rFonts w:ascii="Times New Roman" w:hAnsi="Times New Roman" w:cs="Times New Roman"/>
          <w:color w:val="000000"/>
          <w:sz w:val="24"/>
          <w:szCs w:val="24"/>
        </w:rPr>
      </w:pPr>
      <w:r w:rsidRPr="00CA7515">
        <w:rPr>
          <w:rFonts w:ascii="Times New Roman" w:hAnsi="Times New Roman" w:cs="Times New Roman"/>
          <w:color w:val="000000"/>
          <w:sz w:val="24"/>
          <w:szCs w:val="24"/>
        </w:rPr>
        <w:t xml:space="preserve">Sedangkan pada koefisien likuiditas menunjukkan tanda negative yang berarti bahwa terjadi hubungan yang berlawanan dimana setiap kenaikan nilai CR pada lembaga perbankan maka akan menurunkan angka rating sukuk jika variable lain dianggap konstan. Jika di tinjau dari uji parsial bahwa nilai signifikansi yang diperoleh yaitu sebesar </w:t>
      </w:r>
      <w:r w:rsidRPr="00CA7515">
        <w:rPr>
          <w:rFonts w:ascii="Times New Roman" w:hAnsi="Times New Roman" w:cs="Times New Roman"/>
          <w:color w:val="000000"/>
          <w:sz w:val="18"/>
          <w:szCs w:val="18"/>
        </w:rPr>
        <w:t xml:space="preserve">0,959 yang berarti bahwa lebih besar dari angka signifikansi yang digunakan yaitu 0,05 sedangkan t hitung yang diperoleh sebesar -.052, sedangkan t table yang didapat sebesar </w:t>
      </w:r>
      <w:r w:rsidRPr="00CA7515">
        <w:rPr>
          <w:rFonts w:ascii="Times New Roman" w:hAnsi="Times New Roman" w:cs="Times New Roman"/>
          <w:color w:val="000000"/>
          <w:sz w:val="24"/>
          <w:szCs w:val="24"/>
        </w:rPr>
        <w:t xml:space="preserve">2,059 sehingga </w:t>
      </w:r>
      <w:r w:rsidR="002A0F0A" w:rsidRPr="00CA7515">
        <w:rPr>
          <w:rFonts w:ascii="Times New Roman" w:hAnsi="Times New Roman" w:cs="Times New Roman"/>
          <w:color w:val="000000"/>
          <w:sz w:val="24"/>
          <w:szCs w:val="24"/>
        </w:rPr>
        <w:t xml:space="preserve">H2 tidak diterima yang berarti  </w:t>
      </w:r>
      <w:r w:rsidRPr="00CA7515">
        <w:rPr>
          <w:rFonts w:ascii="Times New Roman" w:hAnsi="Times New Roman" w:cs="Times New Roman"/>
          <w:color w:val="000000"/>
          <w:sz w:val="24"/>
          <w:szCs w:val="24"/>
        </w:rPr>
        <w:t>bahwa variable likuiditas yang di proksikan dengan rasio current ratio tidak member</w:t>
      </w:r>
      <w:r w:rsidR="002A0F0A" w:rsidRPr="00CA7515">
        <w:rPr>
          <w:rFonts w:ascii="Times New Roman" w:hAnsi="Times New Roman" w:cs="Times New Roman"/>
          <w:color w:val="000000"/>
          <w:sz w:val="24"/>
          <w:szCs w:val="24"/>
        </w:rPr>
        <w:t>i</w:t>
      </w:r>
      <w:r w:rsidRPr="00CA7515">
        <w:rPr>
          <w:rFonts w:ascii="Times New Roman" w:hAnsi="Times New Roman" w:cs="Times New Roman"/>
          <w:color w:val="000000"/>
          <w:sz w:val="24"/>
          <w:szCs w:val="24"/>
        </w:rPr>
        <w:t xml:space="preserve"> pengaruh yang signifikan terhadap rating sukuk di lembaga perbankan syariah</w:t>
      </w:r>
      <w:r w:rsidR="00D55767" w:rsidRPr="00CA7515">
        <w:rPr>
          <w:rFonts w:ascii="Times New Roman" w:hAnsi="Times New Roman" w:cs="Times New Roman"/>
          <w:color w:val="000000"/>
          <w:sz w:val="24"/>
          <w:szCs w:val="24"/>
        </w:rPr>
        <w:t>.</w:t>
      </w:r>
      <w:r w:rsidR="002A0F0A" w:rsidRPr="00CA7515">
        <w:rPr>
          <w:rFonts w:ascii="Times New Roman" w:hAnsi="Times New Roman" w:cs="Times New Roman"/>
          <w:color w:val="000000"/>
          <w:sz w:val="24"/>
          <w:szCs w:val="24"/>
        </w:rPr>
        <w:t xml:space="preserve"> </w:t>
      </w:r>
    </w:p>
    <w:p w:rsidR="00D55767" w:rsidRPr="00CA7515" w:rsidRDefault="00D55767" w:rsidP="00F1602D">
      <w:pPr>
        <w:autoSpaceDE w:val="0"/>
        <w:autoSpaceDN w:val="0"/>
        <w:adjustRightInd w:val="0"/>
        <w:spacing w:after="0" w:line="360" w:lineRule="auto"/>
        <w:jc w:val="both"/>
        <w:rPr>
          <w:rFonts w:ascii="Times New Roman" w:hAnsi="Times New Roman" w:cs="Times New Roman"/>
          <w:color w:val="000000"/>
          <w:sz w:val="24"/>
          <w:szCs w:val="24"/>
        </w:rPr>
      </w:pPr>
      <w:r w:rsidRPr="00CA7515">
        <w:rPr>
          <w:rFonts w:ascii="Times New Roman" w:hAnsi="Times New Roman" w:cs="Times New Roman"/>
          <w:color w:val="000000"/>
          <w:sz w:val="24"/>
          <w:szCs w:val="24"/>
        </w:rPr>
        <w:lastRenderedPageBreak/>
        <w:t xml:space="preserve">Olehkarena itu rasio likuiditas mengindikasikan bahwa setiap kenaikan yang ada akan berdampak buruk pada peringkat sukuk di lembaga perbankan syariah. Penelitian ini menguatkan penelitian terdahulu yaitu  </w:t>
      </w:r>
      <w:r w:rsidR="00683DB6" w:rsidRPr="00CA7515">
        <w:rPr>
          <w:rFonts w:ascii="Times New Roman" w:hAnsi="Times New Roman" w:cs="Times New Roman"/>
          <w:color w:val="000000"/>
          <w:sz w:val="24"/>
          <w:szCs w:val="24"/>
        </w:rPr>
        <w:fldChar w:fldCharType="begin" w:fldLock="1"/>
      </w:r>
      <w:r w:rsidR="001D0CB3" w:rsidRPr="00CA7515">
        <w:rPr>
          <w:rFonts w:ascii="Times New Roman" w:hAnsi="Times New Roman" w:cs="Times New Roman"/>
          <w:color w:val="000000"/>
          <w:sz w:val="24"/>
          <w:szCs w:val="24"/>
        </w:rPr>
        <w:instrText>ADDIN CSL_CITATION {"citationItems":[{"id":"ITEM-1","itemData":{"DOI":"10.20473/vol7iss20209pp1786-1803","ISSN":"2407-1935","abstract":"ABSTRAKPenelitian ini bertujuan untuk mengetahui pengaruh ukuran perusahaan, likuiditas, leverage, profitabilitas, corporate governance, dan jenis sukuk terhadap rating sukuk korporasi di Indonesia rating sukuk di peringkat oleh PT. Pemeringkat Efek Indonesia (PEFINDO). Total sampel yang digunakan sebanyak 115 sampel sukuk yang masih beredar pada periode 2014-2018. Penelitian menggunakan pendekatan kuantitatif dengan teknik analisis regresi logistik ordinal. Hasil pengujian model statistik regresi logistik ordinal menemukan bahwa variabel yang berpengaruh terhadap tinggi rendahnya probabilitas rating sukuk korporasi di Indonesia meliputi ukuran perusahaan, likuiditas, corporate governance, dan jenis sukuk. Leverage, Profitabilitas dan jenis sukuk mudharabah tidak berpengaruh secara signifikan terhadap probabilitas tinggi rendahnya rating sukuk korporasi.Kata Kunci: Sukuk, Rating, Regresi Logistik Ordinal ABSTRACTThis paper aims to determine the effect of company size, liquidity, leverage, profitability, corporate governance, and types of sukuk to corporate sukuk ratings in Indonesia. Sukuk ratings rated by PT. Pemeringkat Efek Indonesia (PEFINDO). The total sample used is 115 samples of sukuk that still circulating in the period 2014-2018. This study uses a quantitative approach with ordinal logistic regression. The results of the ordinal logistic regression test found that variables that influence the probability of high and low corporate sukuk ratings in Indonesia are company size, liquidity, corporate governance and types of sukuk. Leverage, profitability, mudharabah sukuk are factors that have no significant effect on the probability of high and low corporates sukuk ratings. Keywords: Sukuk, Rating, Ordinal Logistic Regression","author":[{"dropping-particle":"","family":"Rukmana","given":"Ayu Dwi","non-dropping-particle":"","parse-names":false,"suffix":""},{"dropping-particle":"","family":"Laila","given":"Nisful","non-dropping-particle":"","parse-names":false,"suffix":""}],"container-title":"Jurnal Ekonomi Syariah Teori dan Terapan","id":"ITEM-1","issue":"9","issued":{"date-parts":[["2020"]]},"page":"1786-1803","title":"Pengaruh Ukuran Perusahaan, Likuiditas, Leverage, Profitabilitas, Corporate Governance, Dan Jenis Sukuk Terhadap Rating Sukuk Korporasi Di Indonesia","type":"article-journal","volume":"7"},"uris":["http://www.mendeley.com/documents/?uuid=afe23d87-0ff0-49bc-9cc7-570793156fc5","http://www.mendeley.com/documents/?uuid=2d1af797-35cc-4789-b40f-1321703f9430"]},{"id":"ITEM-2","itemData":{"DOI":"10.30659/ekobis.18.1.71-86","ISSN":"14112280","abstract":"This research aims to analyze the impact of liquidity ratio (current ratio), leverage ratio (debtto equity ratio) toward yield to maturity and sukuk rating. The sample that used was sukukthat listed in Indonesian Stock Exchange and it was rated by PT PEFINDO during 2006-2014.The technique that used to select the sample was purposive sampling. Based on this method,there are 29 companies that were suitable with the criteria. The analysis method that used inthis research was multiple analysis linier regression with intervening variable. The result of thisresearch was Sukuk Rating and Debt to Equity Ratio (DER) variables had significant negativeimpact to Yield To Maturity. But, liquidity (current ratio) did not give significant impact to Yield ToMaturity, liquidity (current ratio) variables brought significant negative impact to sukuk rating andleverage (debt to equity ratio) did not give impact to sukuk rating too.Keywords : Current Ratio, Debt To Equity Ratio, Sukuk Rating, Yield To Maturity","author":[{"dropping-particle":"","family":"Hamida","given":"Leily","non-dropping-particle":"","parse-names":false,"suffix":""}],"container-title":"Jurnal Ekonomi dan Bisnis","id":"ITEM-2","issue":"1","issued":{"date-parts":[["2017"]]},"page":"71-86","title":"PENGARUH LIKUIDITAS DAN LEVERAGE TERHADAP YIELD SUKUK DENGAN PERINGKAT SUKUK SEBAGAI VARIABEL INTERVENING (Study Pada Perusahaan Non Keuangan di Bursa Efek Indonesia )","type":"article-journal","volume":"18"},"uris":["http://www.mendeley.com/documents/?uuid=c2b4f7b3-df5e-431d-95bd-253b6bbaba1c","http://www.mendeley.com/documents/?uuid=ac56f4a4-55d1-43c1-847a-793b4e579d20","http://www.mendeley.com/documents/?uuid=2f182a47-41ef-41b7-be6d-be7b7abf2f1c"]},{"id":"ITEM-3","itemData":{"author":[{"dropping-particle":"","family":"Afiani","given":"D","non-dropping-particle":"","parse-names":false,"suffix":""}],"container-title":"Accounting Analysis Journal","id":"ITEM-3","issue":"1","issued":{"date-parts":[["2013"]]},"title":"Pengaruh Likuiditas, Produktifitas, Profitabilitas, dan Leverage Terhadap Peringkat Sukuk (Studi Empiris pada Bank Umum Syariah dan Unit Usaha Syariah Periode 2008-2010)","type":"article-journal","volume":"2"},"uris":["http://www.mendeley.com/documents/?uuid=80dddfb6-1176-4938-a3c5-08af11401ed4","http://www.mendeley.com/documents/?uuid=4f22c9ab-d94d-4031-bed6-d45cacc698ef","http://www.mendeley.com/documents/?uuid=a04a4ec7-d301-400d-9f90-a93d36f9f0bc"]}],"mendeley":{"formattedCitation":"(Afiani, 2013; Hamida, 2017; Rukmana &amp; Laila, 2020)","plainTextFormattedCitation":"(Afiani, 2013; Hamida, 2017; Rukmana &amp; Laila, 2020)","previouslyFormattedCitation":"(Afiani, 2013; Hamida, 2017; Rukmana &amp; Laila, 2020)"},"properties":{"noteIndex":0},"schema":"https://github.com/citation-style-language/schema/raw/master/csl-citation.json"}</w:instrText>
      </w:r>
      <w:r w:rsidR="00683DB6" w:rsidRPr="00CA7515">
        <w:rPr>
          <w:rFonts w:ascii="Times New Roman" w:hAnsi="Times New Roman" w:cs="Times New Roman"/>
          <w:color w:val="000000"/>
          <w:sz w:val="24"/>
          <w:szCs w:val="24"/>
        </w:rPr>
        <w:fldChar w:fldCharType="separate"/>
      </w:r>
      <w:r w:rsidRPr="00CA7515">
        <w:rPr>
          <w:rFonts w:ascii="Times New Roman" w:hAnsi="Times New Roman" w:cs="Times New Roman"/>
          <w:noProof/>
          <w:color w:val="000000"/>
          <w:sz w:val="24"/>
          <w:szCs w:val="24"/>
        </w:rPr>
        <w:t>(Afiani, 2013; Hamida, 2017; Rukmana &amp; Laila, 2020)</w:t>
      </w:r>
      <w:r w:rsidR="00683DB6" w:rsidRPr="00CA7515">
        <w:rPr>
          <w:rFonts w:ascii="Times New Roman" w:hAnsi="Times New Roman" w:cs="Times New Roman"/>
          <w:color w:val="000000"/>
          <w:sz w:val="24"/>
          <w:szCs w:val="24"/>
        </w:rPr>
        <w:fldChar w:fldCharType="end"/>
      </w:r>
      <w:r w:rsidRPr="00CA7515">
        <w:rPr>
          <w:rFonts w:ascii="Times New Roman" w:hAnsi="Times New Roman" w:cs="Times New Roman"/>
          <w:color w:val="000000"/>
          <w:sz w:val="24"/>
          <w:szCs w:val="24"/>
        </w:rPr>
        <w:t>,</w:t>
      </w:r>
      <w:r w:rsidR="00F97392" w:rsidRPr="00CA7515">
        <w:rPr>
          <w:rFonts w:ascii="Times New Roman" w:hAnsi="Times New Roman" w:cs="Times New Roman"/>
          <w:color w:val="000000"/>
          <w:sz w:val="24"/>
          <w:szCs w:val="24"/>
        </w:rPr>
        <w:t xml:space="preserve"> yang member</w:t>
      </w:r>
      <w:r w:rsidR="007E721C" w:rsidRPr="00CA7515">
        <w:rPr>
          <w:rFonts w:ascii="Times New Roman" w:hAnsi="Times New Roman" w:cs="Times New Roman"/>
          <w:color w:val="000000"/>
          <w:sz w:val="24"/>
          <w:szCs w:val="24"/>
        </w:rPr>
        <w:t>i</w:t>
      </w:r>
      <w:r w:rsidR="00F97392" w:rsidRPr="00CA7515">
        <w:rPr>
          <w:rFonts w:ascii="Times New Roman" w:hAnsi="Times New Roman" w:cs="Times New Roman"/>
          <w:color w:val="000000"/>
          <w:sz w:val="24"/>
          <w:szCs w:val="24"/>
        </w:rPr>
        <w:t xml:space="preserve"> kesimpulan</w:t>
      </w:r>
      <w:r w:rsidR="007E721C" w:rsidRPr="00CA7515">
        <w:rPr>
          <w:rFonts w:ascii="Times New Roman" w:hAnsi="Times New Roman" w:cs="Times New Roman"/>
          <w:color w:val="000000"/>
          <w:sz w:val="24"/>
          <w:szCs w:val="24"/>
        </w:rPr>
        <w:t xml:space="preserve"> </w:t>
      </w:r>
      <w:r w:rsidR="00F97392" w:rsidRPr="00CA7515">
        <w:rPr>
          <w:rFonts w:ascii="Times New Roman" w:hAnsi="Times New Roman" w:cs="Times New Roman"/>
          <w:color w:val="000000"/>
          <w:sz w:val="24"/>
          <w:szCs w:val="24"/>
        </w:rPr>
        <w:t>studi bahwa rasio likuiditas tidak memberi pengaruh terhadap peringkat sukuk.</w:t>
      </w:r>
    </w:p>
    <w:p w:rsidR="00856735" w:rsidRPr="00CA7515" w:rsidRDefault="00856735" w:rsidP="00F1602D">
      <w:pPr>
        <w:autoSpaceDE w:val="0"/>
        <w:autoSpaceDN w:val="0"/>
        <w:adjustRightInd w:val="0"/>
        <w:spacing w:after="0" w:line="360" w:lineRule="auto"/>
        <w:jc w:val="both"/>
        <w:rPr>
          <w:rFonts w:ascii="Times New Roman" w:hAnsi="Times New Roman" w:cs="Times New Roman"/>
          <w:color w:val="000000"/>
          <w:sz w:val="24"/>
          <w:szCs w:val="24"/>
        </w:rPr>
      </w:pPr>
      <w:r w:rsidRPr="00CA7515">
        <w:rPr>
          <w:rFonts w:ascii="Times New Roman" w:hAnsi="Times New Roman" w:cs="Times New Roman"/>
          <w:color w:val="000000"/>
          <w:sz w:val="24"/>
          <w:szCs w:val="24"/>
        </w:rPr>
        <w:t xml:space="preserve">Koefisien negative juga terjadi pada rasio solvabilitas atau leverage, dimana ini menunjukkan bahwa terjadi hubungan berlawan arah dengan peraihan rating sukuk yaitu jika terjadi kenaikan pada proksi DAR maka ini akan berpotensi menurunkan </w:t>
      </w:r>
      <w:r w:rsidR="00AD1911" w:rsidRPr="00CA7515">
        <w:rPr>
          <w:rFonts w:ascii="Times New Roman" w:hAnsi="Times New Roman" w:cs="Times New Roman"/>
          <w:color w:val="000000"/>
          <w:sz w:val="24"/>
          <w:szCs w:val="24"/>
        </w:rPr>
        <w:t>peringkat sukuk di lembaga perbankan syariah</w:t>
      </w:r>
      <w:r w:rsidR="002A0F0A" w:rsidRPr="00CA7515">
        <w:rPr>
          <w:rFonts w:ascii="Times New Roman" w:hAnsi="Times New Roman" w:cs="Times New Roman"/>
          <w:color w:val="000000"/>
          <w:sz w:val="24"/>
          <w:szCs w:val="24"/>
        </w:rPr>
        <w:t xml:space="preserve"> dengan asumsi bahwa  variable lain bernilai nol </w:t>
      </w:r>
      <w:r w:rsidR="00AD1911" w:rsidRPr="00CA7515">
        <w:rPr>
          <w:rFonts w:ascii="Times New Roman" w:hAnsi="Times New Roman" w:cs="Times New Roman"/>
          <w:color w:val="000000"/>
          <w:sz w:val="24"/>
          <w:szCs w:val="24"/>
        </w:rPr>
        <w:t>.</w:t>
      </w:r>
      <w:r w:rsidR="002A0F0A" w:rsidRPr="00CA7515">
        <w:rPr>
          <w:rFonts w:ascii="Times New Roman" w:hAnsi="Times New Roman" w:cs="Times New Roman"/>
          <w:color w:val="000000"/>
          <w:sz w:val="24"/>
          <w:szCs w:val="24"/>
        </w:rPr>
        <w:t xml:space="preserve"> hasil uji t menunjukkan bahwa t hitung yang diperoleh yaitu sebesar </w:t>
      </w:r>
      <w:r w:rsidR="002A0F0A" w:rsidRPr="00CA7515">
        <w:rPr>
          <w:rFonts w:ascii="Times New Roman" w:hAnsi="Times New Roman" w:cs="Times New Roman"/>
          <w:color w:val="000000"/>
          <w:sz w:val="18"/>
          <w:szCs w:val="18"/>
        </w:rPr>
        <w:t xml:space="preserve">-2.413, perolehan tersebut lebih kecil jika dibandingkan dengan t table yaitu sebesar </w:t>
      </w:r>
      <w:r w:rsidR="002A0F0A" w:rsidRPr="00CA7515">
        <w:rPr>
          <w:rFonts w:ascii="Times New Roman" w:hAnsi="Times New Roman" w:cs="Times New Roman"/>
          <w:color w:val="000000"/>
          <w:sz w:val="24"/>
          <w:szCs w:val="24"/>
        </w:rPr>
        <w:t>2,059 dan nilai signifikansi dari rasio ini lebih besar dari alfa ( 0,23&gt;0,05) yang menunjukkan adanya penolakan H3 yang berarti bahwa leverage tidak berpengaruh terhadap peringkat sukuk di lembaga perbankan syariah Indonesia.</w:t>
      </w:r>
    </w:p>
    <w:p w:rsidR="007E721C" w:rsidRPr="00CA7515" w:rsidRDefault="007E721C" w:rsidP="00F1602D">
      <w:pPr>
        <w:autoSpaceDE w:val="0"/>
        <w:autoSpaceDN w:val="0"/>
        <w:adjustRightInd w:val="0"/>
        <w:spacing w:after="0" w:line="360" w:lineRule="auto"/>
        <w:jc w:val="both"/>
        <w:rPr>
          <w:rFonts w:ascii="Times New Roman" w:hAnsi="Times New Roman" w:cs="Times New Roman"/>
          <w:color w:val="000000"/>
          <w:sz w:val="24"/>
          <w:szCs w:val="24"/>
        </w:rPr>
      </w:pPr>
      <w:r w:rsidRPr="00CA7515">
        <w:rPr>
          <w:rFonts w:ascii="Times New Roman" w:hAnsi="Times New Roman" w:cs="Times New Roman"/>
          <w:color w:val="000000"/>
          <w:sz w:val="24"/>
          <w:szCs w:val="24"/>
        </w:rPr>
        <w:t xml:space="preserve">Inidikasi yang dapat disimpulkan bahwa setiap terjadi kenaikan satu satuan angka pada leverage maka akan menurunkan angka rating sukuk, penelitian ini sejalan dengan penelitian yang dilakukan oleh </w:t>
      </w:r>
      <w:r w:rsidR="00683DB6" w:rsidRPr="00CA7515">
        <w:rPr>
          <w:rFonts w:ascii="Times New Roman" w:hAnsi="Times New Roman" w:cs="Times New Roman"/>
          <w:color w:val="000000"/>
          <w:sz w:val="24"/>
          <w:szCs w:val="24"/>
        </w:rPr>
        <w:fldChar w:fldCharType="begin" w:fldLock="1"/>
      </w:r>
      <w:r w:rsidR="001D0CB3" w:rsidRPr="00CA7515">
        <w:rPr>
          <w:rFonts w:ascii="Times New Roman" w:hAnsi="Times New Roman" w:cs="Times New Roman"/>
          <w:color w:val="000000"/>
          <w:sz w:val="24"/>
          <w:szCs w:val="24"/>
        </w:rPr>
        <w:instrText>ADDIN CSL_CITATION {"citationItems":[{"id":"ITEM-1","itemData":{"DOI":"10.21043/aktsar.v3i1.7629","ISSN":"2622-2345","abstract":"The purpose of this research is to test the influence of profitability, solvability, liquidity, and growth to the Sharia bond’s rating which are listed in the Indonesia Stock Exchange and rated by PT Pefindo. The population of this research is non-financial companies that are listed in Indonesia Stock Exchange. The sampling of this research selected by purposive sampling. The method is a quantitative method. The data analysis technique is ordinal logistic regression using SPSS 23. The result shows that the profitability ratio has a significant positive influence on the rate of Sharia bond’s rating and liquidity ratio has a significant negative influence. While solvability and growth ratio don’t have any influence on the Sharia bond rating.","author":[{"dropping-particle":"","family":"Fitriani","given":"Pradini Rifki","non-dropping-particle":"","parse-names":false,"suffix":""},{"dropping-particle":"","family":"Andriyanto","given":"Irsad","non-dropping-particle":"","parse-names":false,"suffix":""},{"dropping-particle":"","family":"Ridwan","given":"Murtadho","non-dropping-particle":"","parse-names":false,"suffix":""}],"container-title":"AKTSAR: Jurnal Akuntansi Syariah","id":"ITEM-1","issue":"1","issued":{"date-parts":[["2020"]]},"page":"103-118","title":"Pengaruh Rasio Keuangan dan Pertumbuhan Perusahaan Terhadap Peringkat Obligasi Syariah","type":"article-journal","volume":"3"},"uris":["http://www.mendeley.com/documents/?uuid=c0dfd949-86f2-4cdb-8e44-6244140754f7","http://www.mendeley.com/documents/?uuid=a07a2bd1-3bc9-40d2-89bc-b8bf38af5178"]},{"id":"ITEM-2","itemData":{"DOI":"10.20473/vol7iss20209pp1786-1803","ISSN":"2407-1935","abstract":"ABSTRAKPenelitian ini bertujuan untuk mengetahui pengaruh ukuran perusahaan, likuiditas, leverage, profitabilitas, corporate governance, dan jenis sukuk terhadap rating sukuk korporasi di Indonesia rating sukuk di peringkat oleh PT. Pemeringkat Efek Indonesia (PEFINDO). Total sampel yang digunakan sebanyak 115 sampel sukuk yang masih beredar pada periode 2014-2018. Penelitian menggunakan pendekatan kuantitatif dengan teknik analisis regresi logistik ordinal. Hasil pengujian model statistik regresi logistik ordinal menemukan bahwa variabel yang berpengaruh terhadap tinggi rendahnya probabilitas rating sukuk korporasi di Indonesia meliputi ukuran perusahaan, likuiditas, corporate governance, dan jenis sukuk. Leverage, Profitabilitas dan jenis sukuk mudharabah tidak berpengaruh secara signifikan terhadap probabilitas tinggi rendahnya rating sukuk korporasi.Kata Kunci: Sukuk, Rating, Regresi Logistik Ordinal ABSTRACTThis paper aims to determine the effect of company size, liquidity, leverage, profitability, corporate governance, and types of sukuk to corporate sukuk ratings in Indonesia. Sukuk ratings rated by PT. Pemeringkat Efek Indonesia (PEFINDO). The total sample used is 115 samples of sukuk that still circulating in the period 2014-2018. This study uses a quantitative approach with ordinal logistic regression. The results of the ordinal logistic regression test found that variables that influence the probability of high and low corporate sukuk ratings in Indonesia are company size, liquidity, corporate governance and types of sukuk. Leverage, profitability, mudharabah sukuk are factors that have no significant effect on the probability of high and low corporates sukuk ratings. Keywords: Sukuk, Rating, Ordinal Logistic Regression","author":[{"dropping-particle":"","family":"Rukmana","given":"Ayu Dwi","non-dropping-particle":"","parse-names":false,"suffix":""},{"dropping-particle":"","family":"Laila","given":"Nisful","non-dropping-particle":"","parse-names":false,"suffix":""}],"container-title":"Jurnal Ekonomi Syariah Teori dan Terapan","id":"ITEM-2","issue":"9","issued":{"date-parts":[["2020"]]},"page":"1786-1803","title":"Pengaruh Ukuran Perusahaan, Likuiditas, Leverage, Profitabilitas, Corporate Governance, Dan Jenis Sukuk Terhadap Rating Sukuk Korporasi Di Indonesia","type":"article-journal","volume":"7"},"uris":["http://www.mendeley.com/documents/?uuid=afe23d87-0ff0-49bc-9cc7-570793156fc5","http://www.mendeley.com/documents/?uuid=2d1af797-35cc-4789-b40f-1321703f9430","http://www.mendeley.com/documents/?uuid=d5136daf-3c38-4bb9-af01-2e87013b65ff"]},{"id":"ITEM-3","itemData":{"DOI":"10.30659/ekobis.18.1.71-86","ISSN":"14112280","abstract":"This research aims to analyze the impact of liquidity ratio (current ratio), leverage ratio (debtto equity ratio) toward yield to maturity and sukuk rating. The sample that used was sukukthat listed in Indonesian Stock Exchange and it was rated by PT PEFINDO during 2006-2014.The technique that used to select the sample was purposive sampling. Based on this method,there are 29 companies that were suitable with the criteria. The analysis method that used inthis research was multiple analysis linier regression with intervening variable. The result of thisresearch was Sukuk Rating and Debt to Equity Ratio (DER) variables had significant negativeimpact to Yield To Maturity. But, liquidity (current ratio) did not give significant impact to Yield ToMaturity, liquidity (current ratio) variables brought significant negative impact to sukuk rating andleverage (debt to equity ratio) did not give impact to sukuk rating too.Keywords : Current Ratio, Debt To Equity Ratio, Sukuk Rating, Yield To Maturity","author":[{"dropping-particle":"","family":"Hamida","given":"Leily","non-dropping-particle":"","parse-names":false,"suffix":""}],"container-title":"Jurnal Ekonomi dan Bisnis","id":"ITEM-3","issue":"1","issued":{"date-parts":[["2017"]]},"page":"71-86","title":"PENGARUH LIKUIDITAS DAN LEVERAGE TERHADAP YIELD SUKUK DENGAN PERINGKAT SUKUK SEBAGAI VARIABEL INTERVENING (Study Pada Perusahaan Non Keuangan di Bursa Efek Indonesia )","type":"article-journal","volume":"18"},"uris":["http://www.mendeley.com/documents/?uuid=c2b4f7b3-df5e-431d-95bd-253b6bbaba1c","http://www.mendeley.com/documents/?uuid=ac56f4a4-55d1-43c1-847a-793b4e579d20","http://www.mendeley.com/documents/?uuid=4de160b4-7d96-42ce-9ce5-ce7020aa46d3"]},{"id":"ITEM-4","itemData":{"author":[{"dropping-particle":"","family":"Afiani","given":"D","non-dropping-particle":"","parse-names":false,"suffix":""}],"container-title":"Accounting Analysis Journal","id":"ITEM-4","issue":"1","issued":{"date-parts":[["2013"]]},"title":"Pengaruh Likuiditas, Produktifitas, Profitabilitas, dan Leverage Terhadap Peringkat Sukuk (Studi Empiris pada Bank Umum Syariah dan Unit Usaha Syariah Periode 2008-2010)","type":"article-journal","volume":"2"},"uris":["http://www.mendeley.com/documents/?uuid=80dddfb6-1176-4938-a3c5-08af11401ed4","http://www.mendeley.com/documents/?uuid=4f22c9ab-d94d-4031-bed6-d45cacc698ef","http://www.mendeley.com/documents/?uuid=013dbd58-fde2-4bcd-8b32-0fcf03f5a939"]}],"mendeley":{"formattedCitation":"(Afiani, 2013; Fitriani et al., 2020; Hamida, 2017; Rukmana &amp; Laila, 2020)","plainTextFormattedCitation":"(Afiani, 2013; Fitriani et al., 2020; Hamida, 2017; Rukmana &amp; Laila, 2020)","previouslyFormattedCitation":"(Afiani, 2013; Fitriani et al., 2020; Hamida, 2017; Rukmana &amp; Laila, 2020)"},"properties":{"noteIndex":0},"schema":"https://github.com/citation-style-language/schema/raw/master/csl-citation.json"}</w:instrText>
      </w:r>
      <w:r w:rsidR="00683DB6" w:rsidRPr="00CA7515">
        <w:rPr>
          <w:rFonts w:ascii="Times New Roman" w:hAnsi="Times New Roman" w:cs="Times New Roman"/>
          <w:color w:val="000000"/>
          <w:sz w:val="24"/>
          <w:szCs w:val="24"/>
        </w:rPr>
        <w:fldChar w:fldCharType="separate"/>
      </w:r>
      <w:r w:rsidRPr="00CA7515">
        <w:rPr>
          <w:rFonts w:ascii="Times New Roman" w:hAnsi="Times New Roman" w:cs="Times New Roman"/>
          <w:noProof/>
          <w:color w:val="000000"/>
          <w:sz w:val="24"/>
          <w:szCs w:val="24"/>
        </w:rPr>
        <w:t>(Afiani, 2013; Fitriani et al., 2020; Hamida, 2017; Rukmana &amp; Laila, 2020)</w:t>
      </w:r>
      <w:r w:rsidR="00683DB6" w:rsidRPr="00CA7515">
        <w:rPr>
          <w:rFonts w:ascii="Times New Roman" w:hAnsi="Times New Roman" w:cs="Times New Roman"/>
          <w:color w:val="000000"/>
          <w:sz w:val="24"/>
          <w:szCs w:val="24"/>
        </w:rPr>
        <w:fldChar w:fldCharType="end"/>
      </w:r>
      <w:r w:rsidRPr="00CA7515">
        <w:rPr>
          <w:rFonts w:ascii="Times New Roman" w:hAnsi="Times New Roman" w:cs="Times New Roman"/>
          <w:color w:val="000000"/>
          <w:sz w:val="24"/>
          <w:szCs w:val="24"/>
        </w:rPr>
        <w:t xml:space="preserve"> yang menunjukkan adanya ketidak pengaruhan yang terjadi pada variable leverage terhadap peringkat sukuk.</w:t>
      </w:r>
    </w:p>
    <w:p w:rsidR="000E77A8" w:rsidRPr="00CA7515" w:rsidRDefault="000E77A8" w:rsidP="00F1602D">
      <w:pPr>
        <w:autoSpaceDE w:val="0"/>
        <w:autoSpaceDN w:val="0"/>
        <w:adjustRightInd w:val="0"/>
        <w:spacing w:after="0" w:line="360" w:lineRule="auto"/>
        <w:jc w:val="both"/>
        <w:rPr>
          <w:rFonts w:ascii="Times New Roman" w:hAnsi="Times New Roman" w:cs="Times New Roman"/>
          <w:color w:val="000000"/>
          <w:sz w:val="24"/>
          <w:szCs w:val="24"/>
        </w:rPr>
      </w:pPr>
      <w:r w:rsidRPr="00CA7515">
        <w:rPr>
          <w:rFonts w:ascii="Times New Roman" w:hAnsi="Times New Roman" w:cs="Times New Roman"/>
          <w:color w:val="000000"/>
          <w:sz w:val="24"/>
          <w:szCs w:val="24"/>
        </w:rPr>
        <w:t>Variable yang memberi arah positif selain profitabilitas yaitu pada rasio produktivitas yang diproksikan dengan rasio TATO. Ini menunjukkan bahwa setiap kenaikan yang terjadi pada rasio ini maka akan berdampak baik terhadap peringkat sukuk ya</w:t>
      </w:r>
      <w:r w:rsidR="00CA303D" w:rsidRPr="00CA7515">
        <w:rPr>
          <w:rFonts w:ascii="Times New Roman" w:hAnsi="Times New Roman" w:cs="Times New Roman"/>
          <w:color w:val="000000"/>
          <w:sz w:val="24"/>
          <w:szCs w:val="24"/>
        </w:rPr>
        <w:t>ng juga akan mengalami kenaikan dengan asumsi bahwa variable lain dianggap tidak memiliki kontribusi terhadap rating sukuk. Berdasarkan hasil uji t menunjukkan bahwa perolehan t hitung yaitu sebesar 4.174 &gt; 2,059   dan nilai signifikansi yang diperoleh yaitu 0,00 &lt; 0,05, yang berarti bahwa rasio produktivitas berpengaruh positif dan signifikan terhadap peringkat sukuk di lembaga perbankan syariah, sehingga H4 dapat diterima dimana rasio dengan proksi TATO berpengaruh terhadap rating sukuk.</w:t>
      </w:r>
    </w:p>
    <w:p w:rsidR="0017401C" w:rsidRPr="00CA7515" w:rsidRDefault="00305C73" w:rsidP="00F1602D">
      <w:pPr>
        <w:spacing w:after="0" w:line="360" w:lineRule="auto"/>
        <w:jc w:val="both"/>
        <w:rPr>
          <w:rFonts w:ascii="Times New Roman" w:hAnsi="Times New Roman" w:cs="Times New Roman"/>
          <w:color w:val="000000"/>
          <w:sz w:val="24"/>
          <w:szCs w:val="24"/>
        </w:rPr>
      </w:pPr>
      <w:r w:rsidRPr="00CA7515">
        <w:rPr>
          <w:rFonts w:ascii="Times New Roman" w:hAnsi="Times New Roman" w:cs="Times New Roman"/>
          <w:color w:val="000000"/>
          <w:sz w:val="24"/>
          <w:szCs w:val="24"/>
        </w:rPr>
        <w:t xml:space="preserve">Hasil studi ini mengindikasikan bahwa setiap kenaikan 1 persen dari rasio produktivitas makan menaikan peringkat sukuk karena memiliki hubungan yang searah. Hal tersebut juga disebutkan dalam hasil penelitian yang dilakukan oleh </w:t>
      </w:r>
      <w:r w:rsidR="00683DB6" w:rsidRPr="00CA7515">
        <w:rPr>
          <w:rFonts w:ascii="Times New Roman" w:hAnsi="Times New Roman" w:cs="Times New Roman"/>
          <w:color w:val="000000"/>
          <w:sz w:val="24"/>
          <w:szCs w:val="24"/>
        </w:rPr>
        <w:fldChar w:fldCharType="begin" w:fldLock="1"/>
      </w:r>
      <w:r w:rsidR="001D0CB3" w:rsidRPr="00CA7515">
        <w:rPr>
          <w:rFonts w:ascii="Times New Roman" w:hAnsi="Times New Roman" w:cs="Times New Roman"/>
          <w:color w:val="000000"/>
          <w:sz w:val="24"/>
          <w:szCs w:val="24"/>
        </w:rPr>
        <w:instrText>ADDIN CSL_CITATION {"citationItems":[{"id":"ITEM-1","itemData":{"author":[{"dropping-particle":"","family":"Juardi","given":"","non-dropping-particle":"","parse-names":false,"suffix":""},{"dropping-particle":"","family":"Sueno","given":"Norma","non-dropping-particle":"","parse-names":false,"suffix":""}],"container-title":"AKRUAL Jurnal Akuntansi dan Keuangan","id":"ITEM-1","issue":"2","issued":{"date-parts":[["2019"]]},"page":"1-18","title":"Pengaruh Produktivitas , Firm Size dan Maturity Terhadap Peringkat Sukuk Pada Perusahaan Non Keuangan Di Indonesia","type":"article-journal","volume":"1"},"uris":["http://www.mendeley.com/documents/?uuid=4131e529-57bc-415d-9de9-f9d17d33e41b","http://www.mendeley.com/documents/?uuid=36a03f5a-37e0-40c5-a40d-09bbb4998667"]},{"id":"ITEM-2","itemData":{"author":[{"dropping-particle":"","family":"Astuti","given":"Ratna Puji","non-dropping-particle":"","parse-names":false,"suffix":""}],"container-title":"Jurnal Ilmu Manajemen dan Akuntansi Terapan (JIMAT)","id":"ITEM-2","issue":"1","issued":{"date-parts":[["2017"]]},"page":"80-94","title":"PENGARUH LIKUIDITAS, PRODUKTIVITAS, PROFITABILITAS, TERHADAP PERINGKAT SUKUK Ratna Puji Astuti Magister Akuntansi, STIE Darmaputra Semarang","type":"article-journal","volume":"8"},"uris":["http://www.mendeley.com/documents/?uuid=4b020d06-d18f-4a00-ae73-657f498408b1","http://www.mendeley.com/documents/?uuid=ed63a613-3481-4417-8fad-c1639b97a8b9","http://www.mendeley.com/documents/?uuid=bbd88206-bd31-4917-8e59-9175e302298f"]},{"id":"ITEM-3","itemData":{"abstract":"This study aims to determine the effect of profitabily, leverage, liquidity, solvability, PER, produktifity, secure, maturity and auditor reputation of bonds in the bond rating to non financial and no banking bond companies listed in Indonesia Stock Exchange and is registered in the ratings of bonds issued by PT.PEFINDO period 2009 to 2011. In this study the sample were 163 bonds. The sampling technique is determined using targeted sampling (purposive sampling), whereas the method of analysis used factor analysis and logistic regression analysis. By using analysis factor variabel profitabily, leverage, liquidity, solvability, maturity and auditor reputation is a factor can be used to predict bond rating. Logistic regression is employed to see the effect of profitabily, leverage, liquidity, and auditor reputation to the prediction of bond rating. While the solvability and maturity does not affect the prediction of bond. Keywords: bond rating, profitabily, leverage, liquidity, solvability, PER,productifity, secure, maturity and auditor reputation","author":[{"dropping-particle":"","family":"Widowati","given":"Dewi","non-dropping-particle":"","parse-names":false,"suffix":""},{"dropping-particle":"","family":"Nugrahanti","given":"Yeterina","non-dropping-particle":"","parse-names":false,"suffix":""},{"dropping-particle":"","family":"Kristanto","given":"Ari Budi","non-dropping-particle":"","parse-names":false,"suffix":""}],"container-title":"Jurnal Manajemen","id":"ITEM-3","issue":"1","issued":{"date-parts":[["2013"]]},"page":"35-54","title":"Analisis Faktor Keuangan dan Non Keuangan yang Berpengaruh pada Prediksi Peringkat Obligasi di Indonesia","type":"article-journal","volume":"13"},"uris":["http://www.mendeley.com/documents/?uuid=25ae3aff-18d8-4500-a192-3ba8f402e710","http://www.mendeley.com/documents/?uuid=73609799-da48-4b7b-b68b-445440721bde","http://www.mendeley.com/documents/?uuid=e2037e1e-5e32-4589-96a5-6511c140b01d"]},{"id":"ITEM-4","itemData":{"author":[{"dropping-particle":"","family":"Hadinata","given":"Sofyan","non-dropping-particle":"","parse-names":false,"suffix":""}],"container-title":"Wahana Riset Akuntansi","id":"ITEM-4","issue":"2","issued":{"date-parts":[["2020"]]},"page":"95-107","title":"Determinan Peringkat Sukuk: Ditinjau dari Aspek Akuntansi dan Non-Akuntansi","type":"article-journal","volume":"8"},"uris":["http://www.mendeley.com/documents/?uuid=fdad4612-13bf-4f6d-b5a7-7151a9706a2f","http://www.mendeley.com/documents/?uuid=3a97b64f-9789-49bc-bef8-c45aef41d751","http://www.mendeley.com/documents/?uuid=5a09c057-e371-45bb-a7b3-8f565c346b4d"]},{"id":"ITEM-5","itemData":{"DOI":"10.21111/iej.v6i1.4451","ISSN":"2460-1896","author":[{"dropping-particle":"","family":"Rofi","given":"Andika Taftiyanur","non-dropping-particle":"","parse-names":false,"suffix":""}],"container-title":"Islamic Economics Journal","id":"ITEM-5","issue":"1","issued":{"date-parts":[["2020"]]},"page":"1-26","title":"Pengaruh Total Assets Dan Total Assets Turnover Terhadap Rating Sukuk Dengan Return On Assets Sebagai Variabel Intervening Studi Pada Sukuk Korporasi Di Indonesia Tahun 2016-2018","type":"article-journal","volume":"6"},"uris":["http://www.mendeley.com/documents/?uuid=b72836d8-b865-495a-83f6-48a21dfa7bb3","http://www.mendeley.com/documents/?uuid=a82c0444-d86b-47a6-8610-25406b993a3a","http://www.mendeley.com/documents/?uuid=86235683-8c8b-417c-8200-a1a3ba77661a"]}],"mendeley":{"formattedCitation":"(Astuti, 2017; Hadinata, 2020; Juardi &amp; Sueno, 2019; Rofi, 2020; Widowati et al., 2013)","plainTextFormattedCitation":"(Astuti, 2017; Hadinata, 2020; Juardi &amp; Sueno, 2019; Rofi, 2020; Widowati et al., 2013)","previouslyFormattedCitation":"(Astuti, 2017; Hadinata, 2020; Juardi &amp; Sueno, 2019; Rofi, 2020; Widowati et al., 2013)"},"properties":{"noteIndex":0},"schema":"https://github.com/citation-style-language/schema/raw/master/csl-citation.json"}</w:instrText>
      </w:r>
      <w:r w:rsidR="00683DB6" w:rsidRPr="00CA7515">
        <w:rPr>
          <w:rFonts w:ascii="Times New Roman" w:hAnsi="Times New Roman" w:cs="Times New Roman"/>
          <w:color w:val="000000"/>
          <w:sz w:val="24"/>
          <w:szCs w:val="24"/>
        </w:rPr>
        <w:fldChar w:fldCharType="separate"/>
      </w:r>
      <w:r w:rsidR="0017401C" w:rsidRPr="00CA7515">
        <w:rPr>
          <w:rFonts w:ascii="Times New Roman" w:hAnsi="Times New Roman" w:cs="Times New Roman"/>
          <w:noProof/>
          <w:color w:val="000000"/>
          <w:sz w:val="24"/>
          <w:szCs w:val="24"/>
        </w:rPr>
        <w:t>(Astuti, 2017; Hadinata, 2020; Juardi &amp; Sueno, 2019; Rofi, 2020; Widowati et al., 2013)</w:t>
      </w:r>
      <w:r w:rsidR="00683DB6" w:rsidRPr="00CA7515">
        <w:rPr>
          <w:rFonts w:ascii="Times New Roman" w:hAnsi="Times New Roman" w:cs="Times New Roman"/>
          <w:color w:val="000000"/>
          <w:sz w:val="24"/>
          <w:szCs w:val="24"/>
        </w:rPr>
        <w:fldChar w:fldCharType="end"/>
      </w:r>
      <w:r w:rsidR="00683DB6" w:rsidRPr="00CA7515">
        <w:rPr>
          <w:rFonts w:ascii="Times New Roman" w:hAnsi="Times New Roman" w:cs="Times New Roman"/>
          <w:color w:val="000000"/>
          <w:sz w:val="24"/>
          <w:szCs w:val="24"/>
        </w:rPr>
        <w:fldChar w:fldCharType="begin" w:fldLock="1"/>
      </w:r>
      <w:r w:rsidR="001D0CB3" w:rsidRPr="00CA7515">
        <w:rPr>
          <w:rFonts w:ascii="Times New Roman" w:hAnsi="Times New Roman" w:cs="Times New Roman"/>
          <w:color w:val="000000"/>
          <w:sz w:val="24"/>
          <w:szCs w:val="24"/>
        </w:rPr>
        <w:instrText>ADDIN CSL_CITATION {"citationItems":[{"id":"ITEM-1","itemData":{"DOI":"10.29040/jap.v18i01.90","ISSN":"1412-629X","abstract":"This research aims to find out if there is liquidity ratio, the ratio of influence productivity, pofitabilityratio, and the ratio of solvability against ranking sukuk made on companies listed at the IDX in 2011-2015. Type of this research is quantitative research. The sample used in this study was 14 companies that issue the  sukuk  and  listed  on  the  Indonesia  stock  exchange  in  2011-2015,  with purposive sampling method sampling. Methods of data analysis used in this study was multiple linear regression test. Based on the results of the research that has been done, then it can be taken a few conclusions, namely: Liquidity ratio does not affect the ranking of sukuk. Productivity ratio to rank sukuk, so the magnitude of this productivity ratio illustrates the effectiveness of the management of the company and so did to rank sukuk. Profitability ratio did not affect the ranking of sukuk. Solvability ratio effect on the ranking of sukuk.Key Word : Sukuk, Liquidity, Productivity, Solvability.","author":[{"dropping-particle":"","family":"Kartika Hendra Titisari","given":"Endah Winanti, Siti Nurlaela,","non-dropping-particle":"","parse-names":false,"suffix":""}],"container-title":"Jurnal Akuntansi Dan Pajak","id":"ITEM-1","issue":"01","issued":{"date-parts":[["2017"]]},"page":"130-139","title":"Pengaruh Rasiolikuiditas, Rasio Produktivitas, Rasio Profitabilitas, Dan Rasio Solvabilitas Terhadap Peringkat Sukuk","type":"article-journal","volume":"18"},"uris":["http://www.mendeley.com/documents/?uuid=1ee108e4-c122-42e6-af2a-bdd27a93e0e0","http://www.mendeley.com/documents/?uuid=554618f7-6a02-4224-a67e-a719e1a452bc"]}],"mendeley":{"formattedCitation":"(Kartika Hendra Titisari, 2017)","plainTextFormattedCitation":"(Kartika Hendra Titisari, 2017)","previouslyFormattedCitation":"(Kartika Hendra Titisari, 2017)"},"properties":{"noteIndex":0},"schema":"https://github.com/citation-style-language/schema/raw/master/csl-citation.json"}</w:instrText>
      </w:r>
      <w:r w:rsidR="00683DB6" w:rsidRPr="00CA7515">
        <w:rPr>
          <w:rFonts w:ascii="Times New Roman" w:hAnsi="Times New Roman" w:cs="Times New Roman"/>
          <w:color w:val="000000"/>
          <w:sz w:val="24"/>
          <w:szCs w:val="24"/>
        </w:rPr>
        <w:fldChar w:fldCharType="separate"/>
      </w:r>
      <w:r w:rsidR="0017401C" w:rsidRPr="00CA7515">
        <w:rPr>
          <w:rFonts w:ascii="Times New Roman" w:hAnsi="Times New Roman" w:cs="Times New Roman"/>
          <w:noProof/>
          <w:color w:val="000000"/>
          <w:sz w:val="24"/>
          <w:szCs w:val="24"/>
        </w:rPr>
        <w:t>(Kartika Hendra Titisari, 2017)</w:t>
      </w:r>
      <w:r w:rsidR="00683DB6" w:rsidRPr="00CA7515">
        <w:rPr>
          <w:rFonts w:ascii="Times New Roman" w:hAnsi="Times New Roman" w:cs="Times New Roman"/>
          <w:color w:val="000000"/>
          <w:sz w:val="24"/>
          <w:szCs w:val="24"/>
        </w:rPr>
        <w:fldChar w:fldCharType="end"/>
      </w:r>
      <w:r w:rsidR="00683DB6" w:rsidRPr="00CA7515">
        <w:rPr>
          <w:rFonts w:ascii="Times New Roman" w:hAnsi="Times New Roman" w:cs="Times New Roman"/>
          <w:color w:val="000000"/>
          <w:sz w:val="24"/>
          <w:szCs w:val="24"/>
        </w:rPr>
        <w:fldChar w:fldCharType="begin" w:fldLock="1"/>
      </w:r>
      <w:r w:rsidR="001D0CB3" w:rsidRPr="00CA7515">
        <w:rPr>
          <w:rFonts w:ascii="Times New Roman" w:hAnsi="Times New Roman" w:cs="Times New Roman"/>
          <w:color w:val="000000"/>
          <w:sz w:val="24"/>
          <w:szCs w:val="24"/>
        </w:rPr>
        <w:instrText>ADDIN CSL_CITATION {"citationItems":[{"id":"ITEM-1","itemData":{"DOI":"10.21009/wahana.012/1.2","ISSN":"2302-1810","abstract":"The purpose of this research is to find out the effect between the profitability, firm size, productivity, and auditor reputation toward rating sukuk. Rating sukuk is the dependent variables in this research were measured by scoring technique based on Pefindo’s rating. For the independent variables in this research, using profitability were measured by return of equity ratio, firm size were measured by natural logarithm of total asset, productivity were measured by comparison sales with employees, auditor reputation using dummy method. This research using secondary data which is non bank companies from Indonesian Stock Exchange Listed Company and rated by Pefindo in 2009-2013. While the sampling method used was purposive method which is overall 35 sample choose. This research uses logistic ordinal regression to test the hypothesis with SPSS computer program.\r The research result show that produktivity and auditor reputation partially have a significant negative influence toward rating sukuk, while profitability and firm size have no significant influence toward rating sukuk.","author":[{"dropping-particle":"","family":"Pranoto","given":"Galih Estu","non-dropping-particle":"","parse-names":false,"suffix":""},{"dropping-particle":"","family":"Anggraini","given":"Ratna","non-dropping-particle":"","parse-names":false,"suffix":""},{"dropping-particle":"","family":"Takidah","given":"Erika","non-dropping-particle":"","parse-names":false,"suffix":""}],"container-title":"Jurnal Wahana Akuntansi","id":"ITEM-1","issue":"1","issued":{"date-parts":[["2017"]]},"page":"13","title":"Pengaruh Profitabilitas, Ukuran Perusahaan, Produktivitas, Dan Reputasi Auditor Terhadap Peringkat Sukuk","type":"article-journal","volume":"12"},"uris":["http://www.mendeley.com/documents/?uuid=42b15fe6-e751-4302-89b0-a00fc505c91f","http://www.mendeley.com/documents/?uuid=f67fab56-78a2-4ae8-8c40-5cafff5e6798"]}],"mendeley":{"formattedCitation":"(Pranoto et al., 2017)","plainTextFormattedCitation":"(Pranoto et al., 2017)","previouslyFormattedCitation":"(Pranoto et al., 2017)"},"properties":{"noteIndex":0},"schema":"https://github.com/citation-style-language/schema/raw/master/csl-citation.json"}</w:instrText>
      </w:r>
      <w:r w:rsidR="00683DB6" w:rsidRPr="00CA7515">
        <w:rPr>
          <w:rFonts w:ascii="Times New Roman" w:hAnsi="Times New Roman" w:cs="Times New Roman"/>
          <w:color w:val="000000"/>
          <w:sz w:val="24"/>
          <w:szCs w:val="24"/>
        </w:rPr>
        <w:fldChar w:fldCharType="separate"/>
      </w:r>
      <w:r w:rsidR="0017401C" w:rsidRPr="00CA7515">
        <w:rPr>
          <w:rFonts w:ascii="Times New Roman" w:hAnsi="Times New Roman" w:cs="Times New Roman"/>
          <w:noProof/>
          <w:color w:val="000000"/>
          <w:sz w:val="24"/>
          <w:szCs w:val="24"/>
        </w:rPr>
        <w:t>(Pranoto et al., 2017)</w:t>
      </w:r>
      <w:r w:rsidR="00683DB6" w:rsidRPr="00CA7515">
        <w:rPr>
          <w:rFonts w:ascii="Times New Roman" w:hAnsi="Times New Roman" w:cs="Times New Roman"/>
          <w:color w:val="000000"/>
          <w:sz w:val="24"/>
          <w:szCs w:val="24"/>
        </w:rPr>
        <w:fldChar w:fldCharType="end"/>
      </w:r>
      <w:r w:rsidR="0017401C" w:rsidRPr="00CA7515">
        <w:rPr>
          <w:rFonts w:ascii="Times New Roman" w:hAnsi="Times New Roman" w:cs="Times New Roman"/>
          <w:color w:val="000000"/>
          <w:sz w:val="24"/>
          <w:szCs w:val="24"/>
        </w:rPr>
        <w:t xml:space="preserve"> yang </w:t>
      </w:r>
      <w:r w:rsidR="0017401C" w:rsidRPr="00CA7515">
        <w:rPr>
          <w:rFonts w:ascii="Times New Roman" w:hAnsi="Times New Roman" w:cs="Times New Roman"/>
          <w:color w:val="000000"/>
          <w:sz w:val="24"/>
          <w:szCs w:val="24"/>
        </w:rPr>
        <w:lastRenderedPageBreak/>
        <w:t>menunjukkan bahwa variable produktivitas member pengaruh positif dan signifikan terhadap peringkat sukuk.</w:t>
      </w:r>
    </w:p>
    <w:p w:rsidR="00C2110C" w:rsidRPr="00CA7515" w:rsidRDefault="00C2110C" w:rsidP="00F1602D">
      <w:pPr>
        <w:spacing w:after="0" w:line="360" w:lineRule="auto"/>
        <w:jc w:val="both"/>
        <w:rPr>
          <w:rFonts w:ascii="Times New Roman" w:hAnsi="Times New Roman" w:cs="Times New Roman"/>
          <w:sz w:val="24"/>
          <w:szCs w:val="24"/>
        </w:rPr>
      </w:pPr>
    </w:p>
    <w:p w:rsidR="0074000C" w:rsidRPr="00CA7515" w:rsidRDefault="009257E3" w:rsidP="00F1602D">
      <w:pPr>
        <w:spacing w:after="0" w:line="360" w:lineRule="auto"/>
        <w:rPr>
          <w:rFonts w:ascii="Times New Roman" w:hAnsi="Times New Roman" w:cs="Times New Roman"/>
          <w:b/>
          <w:sz w:val="24"/>
          <w:szCs w:val="24"/>
        </w:rPr>
      </w:pPr>
      <w:r w:rsidRPr="00CA7515">
        <w:rPr>
          <w:rFonts w:ascii="Times New Roman" w:hAnsi="Times New Roman" w:cs="Times New Roman"/>
          <w:b/>
          <w:sz w:val="24"/>
          <w:szCs w:val="24"/>
        </w:rPr>
        <w:t>Conclusio</w:t>
      </w:r>
      <w:r w:rsidR="00F153FC" w:rsidRPr="00CA7515">
        <w:rPr>
          <w:rFonts w:ascii="Times New Roman" w:hAnsi="Times New Roman" w:cs="Times New Roman"/>
          <w:b/>
          <w:sz w:val="24"/>
          <w:szCs w:val="24"/>
        </w:rPr>
        <w:t>n</w:t>
      </w:r>
    </w:p>
    <w:p w:rsidR="00425C7A" w:rsidRPr="00CA7515" w:rsidRDefault="003B3A9C" w:rsidP="00F1602D">
      <w:pPr>
        <w:spacing w:after="0" w:line="360" w:lineRule="auto"/>
        <w:jc w:val="both"/>
        <w:rPr>
          <w:rFonts w:ascii="Times New Roman" w:hAnsi="Times New Roman" w:cs="Times New Roman"/>
          <w:sz w:val="24"/>
          <w:szCs w:val="24"/>
        </w:rPr>
      </w:pPr>
      <w:r w:rsidRPr="00CA7515">
        <w:rPr>
          <w:rFonts w:ascii="Times New Roman" w:hAnsi="Times New Roman" w:cs="Times New Roman"/>
          <w:sz w:val="24"/>
          <w:szCs w:val="24"/>
        </w:rPr>
        <w:t>Tujuan riset ini yaitu untuk membahas pengaruh rasio profitabilitas, rasio likuiditas, leverage dan rasio produktivitas terhadap peringkat sukuk di lembaga perbankan syariah penerbit sukuk. Berdasarkan hasil uji dan analisa data menunjukkan bahwa hanya variable produktivitas yang mempunyai pengaruh yang signifikan dan positif terhadap peringkat sukuk di lembaga perbakan syariah, meskipun berkoefisien positif, profitabilitas tidak memiliki pengaruh yang signifikan terhadap peringkat sukuk. sedangkan variable likuiditas dan leverage tidak memberi pengaruh signifkan dan membentuk pola hubungan negative terhadap peringkat sukuk di lembaga perbankan syariah Indonesia penerbit sukuk.</w:t>
      </w:r>
    </w:p>
    <w:p w:rsidR="00C2110C" w:rsidRPr="00CA7515" w:rsidRDefault="00C2110C" w:rsidP="00F1602D">
      <w:pPr>
        <w:spacing w:after="0" w:line="360" w:lineRule="auto"/>
        <w:jc w:val="both"/>
        <w:rPr>
          <w:rFonts w:ascii="Times New Roman" w:hAnsi="Times New Roman" w:cs="Times New Roman"/>
          <w:sz w:val="24"/>
          <w:szCs w:val="24"/>
        </w:rPr>
      </w:pPr>
    </w:p>
    <w:p w:rsidR="0074000C" w:rsidRPr="00CA7515" w:rsidRDefault="0074000C" w:rsidP="00F1602D">
      <w:pPr>
        <w:spacing w:after="0" w:line="360" w:lineRule="auto"/>
        <w:rPr>
          <w:rFonts w:ascii="Times New Roman" w:hAnsi="Times New Roman" w:cs="Times New Roman"/>
          <w:b/>
          <w:sz w:val="24"/>
          <w:szCs w:val="24"/>
        </w:rPr>
      </w:pPr>
      <w:r w:rsidRPr="00CA7515">
        <w:rPr>
          <w:rFonts w:ascii="Times New Roman" w:hAnsi="Times New Roman" w:cs="Times New Roman"/>
          <w:b/>
          <w:sz w:val="24"/>
          <w:szCs w:val="24"/>
        </w:rPr>
        <w:t>Bibliography</w:t>
      </w:r>
    </w:p>
    <w:p w:rsidR="001D0CB3" w:rsidRPr="00CA7515" w:rsidRDefault="00683DB6" w:rsidP="001D0CB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7515">
        <w:rPr>
          <w:rFonts w:ascii="Times New Roman" w:hAnsi="Times New Roman" w:cs="Times New Roman"/>
          <w:b/>
          <w:sz w:val="24"/>
          <w:szCs w:val="24"/>
        </w:rPr>
        <w:fldChar w:fldCharType="begin" w:fldLock="1"/>
      </w:r>
      <w:r w:rsidR="001D0CB3" w:rsidRPr="00CA7515">
        <w:rPr>
          <w:rFonts w:ascii="Times New Roman" w:hAnsi="Times New Roman" w:cs="Times New Roman"/>
          <w:b/>
          <w:sz w:val="24"/>
          <w:szCs w:val="24"/>
        </w:rPr>
        <w:instrText xml:space="preserve">ADDIN Mendeley Bibliography CSL_BIBLIOGRAPHY </w:instrText>
      </w:r>
      <w:r w:rsidRPr="00CA7515">
        <w:rPr>
          <w:rFonts w:ascii="Times New Roman" w:hAnsi="Times New Roman" w:cs="Times New Roman"/>
          <w:b/>
          <w:sz w:val="24"/>
          <w:szCs w:val="24"/>
        </w:rPr>
        <w:fldChar w:fldCharType="separate"/>
      </w:r>
      <w:r w:rsidR="001D0CB3" w:rsidRPr="00CA7515">
        <w:rPr>
          <w:rFonts w:ascii="Times New Roman" w:hAnsi="Times New Roman" w:cs="Times New Roman"/>
          <w:noProof/>
          <w:sz w:val="24"/>
          <w:szCs w:val="24"/>
        </w:rPr>
        <w:t xml:space="preserve">Afiani, D. (2013). Pengaruh Likuiditas, Produktifitas, Profitabilitas, dan Leverage Terhadap Peringkat Sukuk (Studi Empiris pada Bank Umum Syariah dan Unit Usaha Syariah Periode 2008-2010). </w:t>
      </w:r>
      <w:r w:rsidR="001D0CB3" w:rsidRPr="00CA7515">
        <w:rPr>
          <w:rFonts w:ascii="Times New Roman" w:hAnsi="Times New Roman" w:cs="Times New Roman"/>
          <w:i/>
          <w:iCs/>
          <w:noProof/>
          <w:sz w:val="24"/>
          <w:szCs w:val="24"/>
        </w:rPr>
        <w:t>Accounting Analysis Journal</w:t>
      </w:r>
      <w:r w:rsidR="001D0CB3" w:rsidRPr="00CA7515">
        <w:rPr>
          <w:rFonts w:ascii="Times New Roman" w:hAnsi="Times New Roman" w:cs="Times New Roman"/>
          <w:noProof/>
          <w:sz w:val="24"/>
          <w:szCs w:val="24"/>
        </w:rPr>
        <w:t xml:space="preserve">, </w:t>
      </w:r>
      <w:r w:rsidR="001D0CB3" w:rsidRPr="00CA7515">
        <w:rPr>
          <w:rFonts w:ascii="Times New Roman" w:hAnsi="Times New Roman" w:cs="Times New Roman"/>
          <w:i/>
          <w:iCs/>
          <w:noProof/>
          <w:sz w:val="24"/>
          <w:szCs w:val="24"/>
        </w:rPr>
        <w:t>2</w:t>
      </w:r>
      <w:r w:rsidR="001D0CB3" w:rsidRPr="00CA7515">
        <w:rPr>
          <w:rFonts w:ascii="Times New Roman" w:hAnsi="Times New Roman" w:cs="Times New Roman"/>
          <w:noProof/>
          <w:sz w:val="24"/>
          <w:szCs w:val="24"/>
        </w:rPr>
        <w:t>(1).</w:t>
      </w:r>
    </w:p>
    <w:p w:rsidR="001D0CB3" w:rsidRPr="00CA7515" w:rsidRDefault="001D0CB3" w:rsidP="001D0CB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7515">
        <w:rPr>
          <w:rFonts w:ascii="Times New Roman" w:hAnsi="Times New Roman" w:cs="Times New Roman"/>
          <w:noProof/>
          <w:sz w:val="24"/>
          <w:szCs w:val="24"/>
        </w:rPr>
        <w:t xml:space="preserve">Al Haraqi, M. S., &amp; Ningsih, E. S. (2017). Pengaruh Return on Asset, Secure dan Maturity Terhadap Rating Sukuk. </w:t>
      </w:r>
      <w:r w:rsidRPr="00CA7515">
        <w:rPr>
          <w:rFonts w:ascii="Times New Roman" w:hAnsi="Times New Roman" w:cs="Times New Roman"/>
          <w:i/>
          <w:iCs/>
          <w:noProof/>
          <w:sz w:val="24"/>
          <w:szCs w:val="24"/>
        </w:rPr>
        <w:t>Jurnal Ilmiah Mahasiswa Ekonomi Akuntansi</w:t>
      </w:r>
      <w:r w:rsidRPr="00CA7515">
        <w:rPr>
          <w:rFonts w:ascii="Times New Roman" w:hAnsi="Times New Roman" w:cs="Times New Roman"/>
          <w:noProof/>
          <w:sz w:val="24"/>
          <w:szCs w:val="24"/>
        </w:rPr>
        <w:t xml:space="preserve">, </w:t>
      </w:r>
      <w:r w:rsidRPr="00CA7515">
        <w:rPr>
          <w:rFonts w:ascii="Times New Roman" w:hAnsi="Times New Roman" w:cs="Times New Roman"/>
          <w:i/>
          <w:iCs/>
          <w:noProof/>
          <w:sz w:val="24"/>
          <w:szCs w:val="24"/>
        </w:rPr>
        <w:t>2</w:t>
      </w:r>
      <w:r w:rsidRPr="00CA7515">
        <w:rPr>
          <w:rFonts w:ascii="Times New Roman" w:hAnsi="Times New Roman" w:cs="Times New Roman"/>
          <w:noProof/>
          <w:sz w:val="24"/>
          <w:szCs w:val="24"/>
        </w:rPr>
        <w:t>(4), 116–124.</w:t>
      </w:r>
    </w:p>
    <w:p w:rsidR="001D0CB3" w:rsidRPr="00CA7515" w:rsidRDefault="001D0CB3" w:rsidP="001D0CB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7515">
        <w:rPr>
          <w:rFonts w:ascii="Times New Roman" w:hAnsi="Times New Roman" w:cs="Times New Roman"/>
          <w:noProof/>
          <w:sz w:val="24"/>
          <w:szCs w:val="24"/>
        </w:rPr>
        <w:t xml:space="preserve">Arundina, T., Kartiwi, M., &amp; Omar, M. A. (2016). </w:t>
      </w:r>
      <w:r w:rsidRPr="00CA7515">
        <w:rPr>
          <w:rFonts w:ascii="Times New Roman" w:hAnsi="Times New Roman" w:cs="Times New Roman"/>
          <w:i/>
          <w:iCs/>
          <w:noProof/>
          <w:sz w:val="24"/>
          <w:szCs w:val="24"/>
        </w:rPr>
        <w:t>Artificial Intelligence for Islamic Sukuk Rating Predictions. In Artificial Intelligence in Financial Markets</w:t>
      </w:r>
      <w:r w:rsidRPr="00CA7515">
        <w:rPr>
          <w:rFonts w:ascii="Times New Roman" w:hAnsi="Times New Roman" w:cs="Times New Roman"/>
          <w:noProof/>
          <w:sz w:val="24"/>
          <w:szCs w:val="24"/>
        </w:rPr>
        <w:t>. Palgrave Macmillan.</w:t>
      </w:r>
    </w:p>
    <w:p w:rsidR="001D0CB3" w:rsidRPr="00CA7515" w:rsidRDefault="001D0CB3" w:rsidP="001D0CB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7515">
        <w:rPr>
          <w:rFonts w:ascii="Times New Roman" w:hAnsi="Times New Roman" w:cs="Times New Roman"/>
          <w:noProof/>
          <w:sz w:val="24"/>
          <w:szCs w:val="24"/>
        </w:rPr>
        <w:t xml:space="preserve">Astuti, R. P. (2017). PENGARUH LIKUIDITAS, PRODUKTIVITAS, PROFITABILITAS, TERHADAP PERINGKAT SUKUK Ratna Puji Astuti Magister Akuntansi, STIE Darmaputra Semarang. </w:t>
      </w:r>
      <w:r w:rsidRPr="00CA7515">
        <w:rPr>
          <w:rFonts w:ascii="Times New Roman" w:hAnsi="Times New Roman" w:cs="Times New Roman"/>
          <w:i/>
          <w:iCs/>
          <w:noProof/>
          <w:sz w:val="24"/>
          <w:szCs w:val="24"/>
        </w:rPr>
        <w:t>Jurnal Ilmu Manajemen Dan Akuntansi Terapan (JIMAT)</w:t>
      </w:r>
      <w:r w:rsidRPr="00CA7515">
        <w:rPr>
          <w:rFonts w:ascii="Times New Roman" w:hAnsi="Times New Roman" w:cs="Times New Roman"/>
          <w:noProof/>
          <w:sz w:val="24"/>
          <w:szCs w:val="24"/>
        </w:rPr>
        <w:t xml:space="preserve">, </w:t>
      </w:r>
      <w:r w:rsidRPr="00CA7515">
        <w:rPr>
          <w:rFonts w:ascii="Times New Roman" w:hAnsi="Times New Roman" w:cs="Times New Roman"/>
          <w:i/>
          <w:iCs/>
          <w:noProof/>
          <w:sz w:val="24"/>
          <w:szCs w:val="24"/>
        </w:rPr>
        <w:t>8</w:t>
      </w:r>
      <w:r w:rsidRPr="00CA7515">
        <w:rPr>
          <w:rFonts w:ascii="Times New Roman" w:hAnsi="Times New Roman" w:cs="Times New Roman"/>
          <w:noProof/>
          <w:sz w:val="24"/>
          <w:szCs w:val="24"/>
        </w:rPr>
        <w:t>(1), 80–94.</w:t>
      </w:r>
    </w:p>
    <w:p w:rsidR="001D0CB3" w:rsidRPr="00CA7515" w:rsidRDefault="001D0CB3" w:rsidP="001D0CB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7515">
        <w:rPr>
          <w:rFonts w:ascii="Times New Roman" w:hAnsi="Times New Roman" w:cs="Times New Roman"/>
          <w:noProof/>
          <w:sz w:val="24"/>
          <w:szCs w:val="24"/>
        </w:rPr>
        <w:t xml:space="preserve">Borhan, N. A., &amp; Ahmad, N. (2018). Identifying the determinants of Malaysian corporate Sukuk rating. </w:t>
      </w:r>
      <w:r w:rsidRPr="00CA7515">
        <w:rPr>
          <w:rFonts w:ascii="Times New Roman" w:hAnsi="Times New Roman" w:cs="Times New Roman"/>
          <w:i/>
          <w:iCs/>
          <w:noProof/>
          <w:sz w:val="24"/>
          <w:szCs w:val="24"/>
        </w:rPr>
        <w:t>International Journal of Islamic and Middle Eastern Finance and Management</w:t>
      </w:r>
      <w:r w:rsidRPr="00CA7515">
        <w:rPr>
          <w:rFonts w:ascii="Times New Roman" w:hAnsi="Times New Roman" w:cs="Times New Roman"/>
          <w:noProof/>
          <w:sz w:val="24"/>
          <w:szCs w:val="24"/>
        </w:rPr>
        <w:t xml:space="preserve">, </w:t>
      </w:r>
      <w:r w:rsidRPr="00CA7515">
        <w:rPr>
          <w:rFonts w:ascii="Times New Roman" w:hAnsi="Times New Roman" w:cs="Times New Roman"/>
          <w:i/>
          <w:iCs/>
          <w:noProof/>
          <w:sz w:val="24"/>
          <w:szCs w:val="24"/>
        </w:rPr>
        <w:t>11</w:t>
      </w:r>
      <w:r w:rsidRPr="00CA7515">
        <w:rPr>
          <w:rFonts w:ascii="Times New Roman" w:hAnsi="Times New Roman" w:cs="Times New Roman"/>
          <w:noProof/>
          <w:sz w:val="24"/>
          <w:szCs w:val="24"/>
        </w:rPr>
        <w:t>(3), 432–448.</w:t>
      </w:r>
    </w:p>
    <w:p w:rsidR="001D0CB3" w:rsidRPr="00CA7515" w:rsidRDefault="001D0CB3" w:rsidP="001D0CB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7515">
        <w:rPr>
          <w:rFonts w:ascii="Times New Roman" w:hAnsi="Times New Roman" w:cs="Times New Roman"/>
          <w:noProof/>
          <w:sz w:val="24"/>
          <w:szCs w:val="24"/>
        </w:rPr>
        <w:t xml:space="preserve">Cahyati, A., &amp; Nurnasrina, N. (2019). Peringkat Sukuk Berdasarkan Return on Asset dan Debt to Equity Ratio. </w:t>
      </w:r>
      <w:r w:rsidRPr="00CA7515">
        <w:rPr>
          <w:rFonts w:ascii="Times New Roman" w:hAnsi="Times New Roman" w:cs="Times New Roman"/>
          <w:i/>
          <w:iCs/>
          <w:noProof/>
          <w:sz w:val="24"/>
          <w:szCs w:val="24"/>
        </w:rPr>
        <w:t>SERAMBI: Jurnal Ekonomi Manajemen Dan Bisnis Islam</w:t>
      </w:r>
      <w:r w:rsidRPr="00CA7515">
        <w:rPr>
          <w:rFonts w:ascii="Times New Roman" w:hAnsi="Times New Roman" w:cs="Times New Roman"/>
          <w:noProof/>
          <w:sz w:val="24"/>
          <w:szCs w:val="24"/>
        </w:rPr>
        <w:t xml:space="preserve">, </w:t>
      </w:r>
      <w:r w:rsidRPr="00CA7515">
        <w:rPr>
          <w:rFonts w:ascii="Times New Roman" w:hAnsi="Times New Roman" w:cs="Times New Roman"/>
          <w:i/>
          <w:iCs/>
          <w:noProof/>
          <w:sz w:val="24"/>
          <w:szCs w:val="24"/>
        </w:rPr>
        <w:t>1</w:t>
      </w:r>
      <w:r w:rsidRPr="00CA7515">
        <w:rPr>
          <w:rFonts w:ascii="Times New Roman" w:hAnsi="Times New Roman" w:cs="Times New Roman"/>
          <w:noProof/>
          <w:sz w:val="24"/>
          <w:szCs w:val="24"/>
        </w:rPr>
        <w:t>(3), 101–110. https://doi.org/10.36407/serambi.v1i3.132</w:t>
      </w:r>
    </w:p>
    <w:p w:rsidR="001D0CB3" w:rsidRPr="00CA7515" w:rsidRDefault="001D0CB3" w:rsidP="001D0CB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7515">
        <w:rPr>
          <w:rFonts w:ascii="Times New Roman" w:hAnsi="Times New Roman" w:cs="Times New Roman"/>
          <w:noProof/>
          <w:sz w:val="24"/>
          <w:szCs w:val="24"/>
        </w:rPr>
        <w:t xml:space="preserve">Darmawan, A., Al Fayed, Y. F., Bagis, F., &amp; Pratama, B. C. (2020). Pengaruh Profitabilitas, Likuiditas, Leverage, Umur Obligasi Dan Ukuran Perusahaan Terhadap Peringkat Obligasi Pada Sektor Keuangan Yang Terdapat Di Bei Tahun 2015-2018. </w:t>
      </w:r>
      <w:r w:rsidRPr="00CA7515">
        <w:rPr>
          <w:rFonts w:ascii="Times New Roman" w:hAnsi="Times New Roman" w:cs="Times New Roman"/>
          <w:i/>
          <w:iCs/>
          <w:noProof/>
          <w:sz w:val="24"/>
          <w:szCs w:val="24"/>
        </w:rPr>
        <w:t>DERIVATIF: Jurnal Manajemen</w:t>
      </w:r>
      <w:r w:rsidRPr="00CA7515">
        <w:rPr>
          <w:rFonts w:ascii="Times New Roman" w:hAnsi="Times New Roman" w:cs="Times New Roman"/>
          <w:noProof/>
          <w:sz w:val="24"/>
          <w:szCs w:val="24"/>
        </w:rPr>
        <w:t xml:space="preserve">, </w:t>
      </w:r>
      <w:r w:rsidRPr="00CA7515">
        <w:rPr>
          <w:rFonts w:ascii="Times New Roman" w:hAnsi="Times New Roman" w:cs="Times New Roman"/>
          <w:i/>
          <w:iCs/>
          <w:noProof/>
          <w:sz w:val="24"/>
          <w:szCs w:val="24"/>
        </w:rPr>
        <w:t>14</w:t>
      </w:r>
      <w:r w:rsidRPr="00CA7515">
        <w:rPr>
          <w:rFonts w:ascii="Times New Roman" w:hAnsi="Times New Roman" w:cs="Times New Roman"/>
          <w:noProof/>
          <w:sz w:val="24"/>
          <w:szCs w:val="24"/>
        </w:rPr>
        <w:t>(1), 99–114. https://doi.org/10.24127/jm.v14i1.443</w:t>
      </w:r>
    </w:p>
    <w:p w:rsidR="001D0CB3" w:rsidRPr="00CA7515" w:rsidRDefault="001D0CB3" w:rsidP="001D0CB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7515">
        <w:rPr>
          <w:rFonts w:ascii="Times New Roman" w:hAnsi="Times New Roman" w:cs="Times New Roman"/>
          <w:noProof/>
          <w:sz w:val="24"/>
          <w:szCs w:val="24"/>
        </w:rPr>
        <w:t>Obligasi Syariah (Sukuk), 32 (2002).</w:t>
      </w:r>
    </w:p>
    <w:p w:rsidR="001D0CB3" w:rsidRPr="00CA7515" w:rsidRDefault="001D0CB3" w:rsidP="001D0CB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7515">
        <w:rPr>
          <w:rFonts w:ascii="Times New Roman" w:hAnsi="Times New Roman" w:cs="Times New Roman"/>
          <w:noProof/>
          <w:sz w:val="24"/>
          <w:szCs w:val="24"/>
        </w:rPr>
        <w:lastRenderedPageBreak/>
        <w:t xml:space="preserve">Elhaj, M. A. A., Muhamed, N. A., &amp; Ramli, N. M. (2015). The influence of corporate governance, financial ratios, and Sukuk structure on Sukuk rating. </w:t>
      </w:r>
      <w:r w:rsidRPr="00CA7515">
        <w:rPr>
          <w:rFonts w:ascii="Times New Roman" w:hAnsi="Times New Roman" w:cs="Times New Roman"/>
          <w:i/>
          <w:iCs/>
          <w:noProof/>
          <w:sz w:val="24"/>
          <w:szCs w:val="24"/>
        </w:rPr>
        <w:t>Procedia Economics and Finance</w:t>
      </w:r>
      <w:r w:rsidRPr="00CA7515">
        <w:rPr>
          <w:rFonts w:ascii="Times New Roman" w:hAnsi="Times New Roman" w:cs="Times New Roman"/>
          <w:noProof/>
          <w:sz w:val="24"/>
          <w:szCs w:val="24"/>
        </w:rPr>
        <w:t xml:space="preserve">, </w:t>
      </w:r>
      <w:r w:rsidRPr="00CA7515">
        <w:rPr>
          <w:rFonts w:ascii="Times New Roman" w:hAnsi="Times New Roman" w:cs="Times New Roman"/>
          <w:i/>
          <w:iCs/>
          <w:noProof/>
          <w:sz w:val="24"/>
          <w:szCs w:val="24"/>
        </w:rPr>
        <w:t>31</w:t>
      </w:r>
      <w:r w:rsidRPr="00CA7515">
        <w:rPr>
          <w:rFonts w:ascii="Times New Roman" w:hAnsi="Times New Roman" w:cs="Times New Roman"/>
          <w:noProof/>
          <w:sz w:val="24"/>
          <w:szCs w:val="24"/>
        </w:rPr>
        <w:t>, 62–74.</w:t>
      </w:r>
    </w:p>
    <w:p w:rsidR="001D0CB3" w:rsidRPr="00CA7515" w:rsidRDefault="001D0CB3" w:rsidP="001D0CB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7515">
        <w:rPr>
          <w:rFonts w:ascii="Times New Roman" w:hAnsi="Times New Roman" w:cs="Times New Roman"/>
          <w:noProof/>
          <w:sz w:val="24"/>
          <w:szCs w:val="24"/>
        </w:rPr>
        <w:t xml:space="preserve">Elhaj, M. A., Muhamed, N. A., &amp; Ramli, N. M. (2018). The effects of board attributes on Sukuk rating. International. </w:t>
      </w:r>
      <w:r w:rsidRPr="00CA7515">
        <w:rPr>
          <w:rFonts w:ascii="Times New Roman" w:hAnsi="Times New Roman" w:cs="Times New Roman"/>
          <w:i/>
          <w:iCs/>
          <w:noProof/>
          <w:sz w:val="24"/>
          <w:szCs w:val="24"/>
        </w:rPr>
        <w:t>Journal of Islamic and Middle Eastern Finance and Management</w:t>
      </w:r>
      <w:r w:rsidRPr="00CA7515">
        <w:rPr>
          <w:rFonts w:ascii="Times New Roman" w:hAnsi="Times New Roman" w:cs="Times New Roman"/>
          <w:noProof/>
          <w:sz w:val="24"/>
          <w:szCs w:val="24"/>
        </w:rPr>
        <w:t xml:space="preserve">, </w:t>
      </w:r>
      <w:r w:rsidRPr="00CA7515">
        <w:rPr>
          <w:rFonts w:ascii="Times New Roman" w:hAnsi="Times New Roman" w:cs="Times New Roman"/>
          <w:i/>
          <w:iCs/>
          <w:noProof/>
          <w:sz w:val="24"/>
          <w:szCs w:val="24"/>
        </w:rPr>
        <w:t>11</w:t>
      </w:r>
      <w:r w:rsidRPr="00CA7515">
        <w:rPr>
          <w:rFonts w:ascii="Times New Roman" w:hAnsi="Times New Roman" w:cs="Times New Roman"/>
          <w:noProof/>
          <w:sz w:val="24"/>
          <w:szCs w:val="24"/>
        </w:rPr>
        <w:t>(2), 312–330.</w:t>
      </w:r>
    </w:p>
    <w:p w:rsidR="001D0CB3" w:rsidRPr="00CA7515" w:rsidRDefault="001D0CB3" w:rsidP="001D0CB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7515">
        <w:rPr>
          <w:rFonts w:ascii="Times New Roman" w:hAnsi="Times New Roman" w:cs="Times New Roman"/>
          <w:noProof/>
          <w:sz w:val="24"/>
          <w:szCs w:val="24"/>
        </w:rPr>
        <w:t xml:space="preserve">Fitriani, P. R., Andriyanto, I., &amp; Ridwan, M. (2020). Pengaruh Rasio Keuangan dan Pertumbuhan Perusahaan Terhadap Peringkat Obligasi Syariah. </w:t>
      </w:r>
      <w:r w:rsidRPr="00CA7515">
        <w:rPr>
          <w:rFonts w:ascii="Times New Roman" w:hAnsi="Times New Roman" w:cs="Times New Roman"/>
          <w:i/>
          <w:iCs/>
          <w:noProof/>
          <w:sz w:val="24"/>
          <w:szCs w:val="24"/>
        </w:rPr>
        <w:t>AKTSAR: Jurnal Akuntansi Syariah</w:t>
      </w:r>
      <w:r w:rsidRPr="00CA7515">
        <w:rPr>
          <w:rFonts w:ascii="Times New Roman" w:hAnsi="Times New Roman" w:cs="Times New Roman"/>
          <w:noProof/>
          <w:sz w:val="24"/>
          <w:szCs w:val="24"/>
        </w:rPr>
        <w:t xml:space="preserve">, </w:t>
      </w:r>
      <w:r w:rsidRPr="00CA7515">
        <w:rPr>
          <w:rFonts w:ascii="Times New Roman" w:hAnsi="Times New Roman" w:cs="Times New Roman"/>
          <w:i/>
          <w:iCs/>
          <w:noProof/>
          <w:sz w:val="24"/>
          <w:szCs w:val="24"/>
        </w:rPr>
        <w:t>3</w:t>
      </w:r>
      <w:r w:rsidRPr="00CA7515">
        <w:rPr>
          <w:rFonts w:ascii="Times New Roman" w:hAnsi="Times New Roman" w:cs="Times New Roman"/>
          <w:noProof/>
          <w:sz w:val="24"/>
          <w:szCs w:val="24"/>
        </w:rPr>
        <w:t>(1), 103–118. https://doi.org/10.21043/aktsar.v3i1.7629</w:t>
      </w:r>
    </w:p>
    <w:p w:rsidR="001D0CB3" w:rsidRPr="00CA7515" w:rsidRDefault="001D0CB3" w:rsidP="001D0CB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7515">
        <w:rPr>
          <w:rFonts w:ascii="Times New Roman" w:hAnsi="Times New Roman" w:cs="Times New Roman"/>
          <w:noProof/>
          <w:sz w:val="24"/>
          <w:szCs w:val="24"/>
        </w:rPr>
        <w:t xml:space="preserve">Hadinata, S. (2020). Determinan Peringkat Sukuk: Ditinjau dari Aspek Akuntansi dan Non-Akuntansi. </w:t>
      </w:r>
      <w:r w:rsidRPr="00CA7515">
        <w:rPr>
          <w:rFonts w:ascii="Times New Roman" w:hAnsi="Times New Roman" w:cs="Times New Roman"/>
          <w:i/>
          <w:iCs/>
          <w:noProof/>
          <w:sz w:val="24"/>
          <w:szCs w:val="24"/>
        </w:rPr>
        <w:t>Wahana Riset Akuntansi</w:t>
      </w:r>
      <w:r w:rsidRPr="00CA7515">
        <w:rPr>
          <w:rFonts w:ascii="Times New Roman" w:hAnsi="Times New Roman" w:cs="Times New Roman"/>
          <w:noProof/>
          <w:sz w:val="24"/>
          <w:szCs w:val="24"/>
        </w:rPr>
        <w:t xml:space="preserve">, </w:t>
      </w:r>
      <w:r w:rsidRPr="00CA7515">
        <w:rPr>
          <w:rFonts w:ascii="Times New Roman" w:hAnsi="Times New Roman" w:cs="Times New Roman"/>
          <w:i/>
          <w:iCs/>
          <w:noProof/>
          <w:sz w:val="24"/>
          <w:szCs w:val="24"/>
        </w:rPr>
        <w:t>8</w:t>
      </w:r>
      <w:r w:rsidRPr="00CA7515">
        <w:rPr>
          <w:rFonts w:ascii="Times New Roman" w:hAnsi="Times New Roman" w:cs="Times New Roman"/>
          <w:noProof/>
          <w:sz w:val="24"/>
          <w:szCs w:val="24"/>
        </w:rPr>
        <w:t>(2), 95–107.</w:t>
      </w:r>
    </w:p>
    <w:p w:rsidR="001D0CB3" w:rsidRPr="00CA7515" w:rsidRDefault="001D0CB3" w:rsidP="001D0CB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7515">
        <w:rPr>
          <w:rFonts w:ascii="Times New Roman" w:hAnsi="Times New Roman" w:cs="Times New Roman"/>
          <w:noProof/>
          <w:sz w:val="24"/>
          <w:szCs w:val="24"/>
        </w:rPr>
        <w:t xml:space="preserve">Hamida, L. (2017). PENGARUH LIKUIDITAS DAN LEVERAGE TERHADAP YIELD SUKUK DENGAN PERINGKAT SUKUK SEBAGAI VARIABEL INTERVENING (Study Pada Perusahaan Non Keuangan di Bursa Efek Indonesia ). </w:t>
      </w:r>
      <w:r w:rsidRPr="00CA7515">
        <w:rPr>
          <w:rFonts w:ascii="Times New Roman" w:hAnsi="Times New Roman" w:cs="Times New Roman"/>
          <w:i/>
          <w:iCs/>
          <w:noProof/>
          <w:sz w:val="24"/>
          <w:szCs w:val="24"/>
        </w:rPr>
        <w:t>Jurnal Ekonomi Dan Bisnis</w:t>
      </w:r>
      <w:r w:rsidRPr="00CA7515">
        <w:rPr>
          <w:rFonts w:ascii="Times New Roman" w:hAnsi="Times New Roman" w:cs="Times New Roman"/>
          <w:noProof/>
          <w:sz w:val="24"/>
          <w:szCs w:val="24"/>
        </w:rPr>
        <w:t xml:space="preserve">, </w:t>
      </w:r>
      <w:r w:rsidRPr="00CA7515">
        <w:rPr>
          <w:rFonts w:ascii="Times New Roman" w:hAnsi="Times New Roman" w:cs="Times New Roman"/>
          <w:i/>
          <w:iCs/>
          <w:noProof/>
          <w:sz w:val="24"/>
          <w:szCs w:val="24"/>
        </w:rPr>
        <w:t>18</w:t>
      </w:r>
      <w:r w:rsidRPr="00CA7515">
        <w:rPr>
          <w:rFonts w:ascii="Times New Roman" w:hAnsi="Times New Roman" w:cs="Times New Roman"/>
          <w:noProof/>
          <w:sz w:val="24"/>
          <w:szCs w:val="24"/>
        </w:rPr>
        <w:t>(1), 71–86. https://doi.org/10.30659/ekobis.18.1.71-86</w:t>
      </w:r>
    </w:p>
    <w:p w:rsidR="001D0CB3" w:rsidRPr="00CA7515" w:rsidRDefault="001D0CB3" w:rsidP="001D0CB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7515">
        <w:rPr>
          <w:rFonts w:ascii="Times New Roman" w:hAnsi="Times New Roman" w:cs="Times New Roman"/>
          <w:noProof/>
          <w:sz w:val="24"/>
          <w:szCs w:val="24"/>
        </w:rPr>
        <w:t xml:space="preserve">Juardi, &amp; Sueno, N. (2019). Pengaruh Produktivitas , Firm Size dan Maturity Terhadap Peringkat Sukuk Pada Perusahaan Non Keuangan Di Indonesia. </w:t>
      </w:r>
      <w:r w:rsidRPr="00CA7515">
        <w:rPr>
          <w:rFonts w:ascii="Times New Roman" w:hAnsi="Times New Roman" w:cs="Times New Roman"/>
          <w:i/>
          <w:iCs/>
          <w:noProof/>
          <w:sz w:val="24"/>
          <w:szCs w:val="24"/>
        </w:rPr>
        <w:t>AKRUAL Jurnal Akuntansi Dan Keuangan</w:t>
      </w:r>
      <w:r w:rsidRPr="00CA7515">
        <w:rPr>
          <w:rFonts w:ascii="Times New Roman" w:hAnsi="Times New Roman" w:cs="Times New Roman"/>
          <w:noProof/>
          <w:sz w:val="24"/>
          <w:szCs w:val="24"/>
        </w:rPr>
        <w:t xml:space="preserve">, </w:t>
      </w:r>
      <w:r w:rsidRPr="00CA7515">
        <w:rPr>
          <w:rFonts w:ascii="Times New Roman" w:hAnsi="Times New Roman" w:cs="Times New Roman"/>
          <w:i/>
          <w:iCs/>
          <w:noProof/>
          <w:sz w:val="24"/>
          <w:szCs w:val="24"/>
        </w:rPr>
        <w:t>1</w:t>
      </w:r>
      <w:r w:rsidRPr="00CA7515">
        <w:rPr>
          <w:rFonts w:ascii="Times New Roman" w:hAnsi="Times New Roman" w:cs="Times New Roman"/>
          <w:noProof/>
          <w:sz w:val="24"/>
          <w:szCs w:val="24"/>
        </w:rPr>
        <w:t>(2), 1–18.</w:t>
      </w:r>
    </w:p>
    <w:p w:rsidR="001D0CB3" w:rsidRPr="00CA7515" w:rsidRDefault="001D0CB3" w:rsidP="001D0CB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7515">
        <w:rPr>
          <w:rFonts w:ascii="Times New Roman" w:hAnsi="Times New Roman" w:cs="Times New Roman"/>
          <w:noProof/>
          <w:sz w:val="24"/>
          <w:szCs w:val="24"/>
        </w:rPr>
        <w:t xml:space="preserve">Kartika Hendra Titisari, E. W. S. N. (2017). Pengaruh Rasiolikuiditas, Rasio Produktivitas, Rasio Profitabilitas, Dan Rasio Solvabilitas Terhadap Peringkat Sukuk. </w:t>
      </w:r>
      <w:r w:rsidRPr="00CA7515">
        <w:rPr>
          <w:rFonts w:ascii="Times New Roman" w:hAnsi="Times New Roman" w:cs="Times New Roman"/>
          <w:i/>
          <w:iCs/>
          <w:noProof/>
          <w:sz w:val="24"/>
          <w:szCs w:val="24"/>
        </w:rPr>
        <w:t>Jurnal Akuntansi Dan Pajak</w:t>
      </w:r>
      <w:r w:rsidRPr="00CA7515">
        <w:rPr>
          <w:rFonts w:ascii="Times New Roman" w:hAnsi="Times New Roman" w:cs="Times New Roman"/>
          <w:noProof/>
          <w:sz w:val="24"/>
          <w:szCs w:val="24"/>
        </w:rPr>
        <w:t xml:space="preserve">, </w:t>
      </w:r>
      <w:r w:rsidRPr="00CA7515">
        <w:rPr>
          <w:rFonts w:ascii="Times New Roman" w:hAnsi="Times New Roman" w:cs="Times New Roman"/>
          <w:i/>
          <w:iCs/>
          <w:noProof/>
          <w:sz w:val="24"/>
          <w:szCs w:val="24"/>
        </w:rPr>
        <w:t>18</w:t>
      </w:r>
      <w:r w:rsidRPr="00CA7515">
        <w:rPr>
          <w:rFonts w:ascii="Times New Roman" w:hAnsi="Times New Roman" w:cs="Times New Roman"/>
          <w:noProof/>
          <w:sz w:val="24"/>
          <w:szCs w:val="24"/>
        </w:rPr>
        <w:t>(01), 130–139. https://doi.org/10.29040/jap.v18i01.90</w:t>
      </w:r>
    </w:p>
    <w:p w:rsidR="001D0CB3" w:rsidRPr="00CA7515" w:rsidRDefault="001D0CB3" w:rsidP="001D0CB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7515">
        <w:rPr>
          <w:rFonts w:ascii="Times New Roman" w:hAnsi="Times New Roman" w:cs="Times New Roman"/>
          <w:noProof/>
          <w:sz w:val="24"/>
          <w:szCs w:val="24"/>
        </w:rPr>
        <w:t xml:space="preserve">Kurniawan, A. T., &amp; Suwarti, T. (2017). Pengaruh profitabilitas , leverage, likuditas dan produktifitas terhadap peringkat obligasi. </w:t>
      </w:r>
      <w:r w:rsidRPr="00CA7515">
        <w:rPr>
          <w:rFonts w:ascii="Times New Roman" w:hAnsi="Times New Roman" w:cs="Times New Roman"/>
          <w:i/>
          <w:iCs/>
          <w:noProof/>
          <w:sz w:val="24"/>
          <w:szCs w:val="24"/>
        </w:rPr>
        <w:t>Prosiding Seminar Nasional Multi Disiplin Ilmu &amp;Call for Papers Unisbank Ke-3</w:t>
      </w:r>
      <w:r w:rsidRPr="00CA7515">
        <w:rPr>
          <w:rFonts w:ascii="Times New Roman" w:hAnsi="Times New Roman" w:cs="Times New Roman"/>
          <w:noProof/>
          <w:sz w:val="24"/>
          <w:szCs w:val="24"/>
        </w:rPr>
        <w:t xml:space="preserve">, </w:t>
      </w:r>
      <w:r w:rsidRPr="00CA7515">
        <w:rPr>
          <w:rFonts w:ascii="Times New Roman" w:hAnsi="Times New Roman" w:cs="Times New Roman"/>
          <w:i/>
          <w:iCs/>
          <w:noProof/>
          <w:sz w:val="24"/>
          <w:szCs w:val="24"/>
        </w:rPr>
        <w:t>3</w:t>
      </w:r>
      <w:r w:rsidRPr="00CA7515">
        <w:rPr>
          <w:rFonts w:ascii="Times New Roman" w:hAnsi="Times New Roman" w:cs="Times New Roman"/>
          <w:noProof/>
          <w:sz w:val="24"/>
          <w:szCs w:val="24"/>
        </w:rPr>
        <w:t>(3), 435–443.</w:t>
      </w:r>
    </w:p>
    <w:p w:rsidR="001D0CB3" w:rsidRPr="00CA7515" w:rsidRDefault="001D0CB3" w:rsidP="001D0CB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7515">
        <w:rPr>
          <w:rFonts w:ascii="Times New Roman" w:hAnsi="Times New Roman" w:cs="Times New Roman"/>
          <w:noProof/>
          <w:sz w:val="24"/>
          <w:szCs w:val="24"/>
        </w:rPr>
        <w:t xml:space="preserve">Lustig, Y. (2014). </w:t>
      </w:r>
      <w:r w:rsidRPr="00CA7515">
        <w:rPr>
          <w:rFonts w:ascii="Times New Roman" w:hAnsi="Times New Roman" w:cs="Times New Roman"/>
          <w:i/>
          <w:iCs/>
          <w:noProof/>
          <w:sz w:val="24"/>
          <w:szCs w:val="24"/>
        </w:rPr>
        <w:t>The Investment Assets Handbook: A Definitive Practical Guide to Asset Classes</w:t>
      </w:r>
      <w:r w:rsidRPr="00CA7515">
        <w:rPr>
          <w:rFonts w:ascii="Times New Roman" w:hAnsi="Times New Roman" w:cs="Times New Roman"/>
          <w:noProof/>
          <w:sz w:val="24"/>
          <w:szCs w:val="24"/>
        </w:rPr>
        <w:t>. Harriman House Limited.</w:t>
      </w:r>
    </w:p>
    <w:p w:rsidR="001D0CB3" w:rsidRPr="00CA7515" w:rsidRDefault="001D0CB3" w:rsidP="001D0CB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7515">
        <w:rPr>
          <w:rFonts w:ascii="Times New Roman" w:hAnsi="Times New Roman" w:cs="Times New Roman"/>
          <w:noProof/>
          <w:sz w:val="24"/>
          <w:szCs w:val="24"/>
        </w:rPr>
        <w:t xml:space="preserve">Malia, L., &amp; Andayani. (2015). Pengaruh Rasio Keuangan Terhadap Peringkat Sukuk. </w:t>
      </w:r>
      <w:r w:rsidRPr="00CA7515">
        <w:rPr>
          <w:rFonts w:ascii="Times New Roman" w:hAnsi="Times New Roman" w:cs="Times New Roman"/>
          <w:i/>
          <w:iCs/>
          <w:noProof/>
          <w:sz w:val="24"/>
          <w:szCs w:val="24"/>
        </w:rPr>
        <w:t>Jurnal Ilmu &amp; Riset Akuntansi</w:t>
      </w:r>
      <w:r w:rsidRPr="00CA7515">
        <w:rPr>
          <w:rFonts w:ascii="Times New Roman" w:hAnsi="Times New Roman" w:cs="Times New Roman"/>
          <w:noProof/>
          <w:sz w:val="24"/>
          <w:szCs w:val="24"/>
        </w:rPr>
        <w:t xml:space="preserve">, </w:t>
      </w:r>
      <w:r w:rsidRPr="00CA7515">
        <w:rPr>
          <w:rFonts w:ascii="Times New Roman" w:hAnsi="Times New Roman" w:cs="Times New Roman"/>
          <w:i/>
          <w:iCs/>
          <w:noProof/>
          <w:sz w:val="24"/>
          <w:szCs w:val="24"/>
        </w:rPr>
        <w:t>4</w:t>
      </w:r>
      <w:r w:rsidRPr="00CA7515">
        <w:rPr>
          <w:rFonts w:ascii="Times New Roman" w:hAnsi="Times New Roman" w:cs="Times New Roman"/>
          <w:noProof/>
          <w:sz w:val="24"/>
          <w:szCs w:val="24"/>
        </w:rPr>
        <w:t>(11), 1–15.</w:t>
      </w:r>
    </w:p>
    <w:p w:rsidR="001D0CB3" w:rsidRPr="00CA7515" w:rsidRDefault="001D0CB3" w:rsidP="001D0CB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7515">
        <w:rPr>
          <w:rFonts w:ascii="Times New Roman" w:hAnsi="Times New Roman" w:cs="Times New Roman"/>
          <w:noProof/>
          <w:sz w:val="24"/>
          <w:szCs w:val="24"/>
        </w:rPr>
        <w:t xml:space="preserve">Melinda, D., &amp; Wardani, M. K. (2018). Faktor-faktor yang mempengaruhi peringkat sukuk pada perushaan penerbit sukuk di Bursa Efek Indonesia. </w:t>
      </w:r>
      <w:r w:rsidRPr="00CA7515">
        <w:rPr>
          <w:rFonts w:ascii="Times New Roman" w:hAnsi="Times New Roman" w:cs="Times New Roman"/>
          <w:i/>
          <w:iCs/>
          <w:noProof/>
          <w:sz w:val="24"/>
          <w:szCs w:val="24"/>
        </w:rPr>
        <w:t>KOMPARTEMEN: Jurnal Ilmiah Akuntansi</w:t>
      </w:r>
      <w:r w:rsidRPr="00CA7515">
        <w:rPr>
          <w:rFonts w:ascii="Times New Roman" w:hAnsi="Times New Roman" w:cs="Times New Roman"/>
          <w:noProof/>
          <w:sz w:val="24"/>
          <w:szCs w:val="24"/>
        </w:rPr>
        <w:t xml:space="preserve">, </w:t>
      </w:r>
      <w:r w:rsidRPr="00CA7515">
        <w:rPr>
          <w:rFonts w:ascii="Times New Roman" w:hAnsi="Times New Roman" w:cs="Times New Roman"/>
          <w:i/>
          <w:iCs/>
          <w:noProof/>
          <w:sz w:val="24"/>
          <w:szCs w:val="24"/>
        </w:rPr>
        <w:t>17</w:t>
      </w:r>
      <w:r w:rsidRPr="00CA7515">
        <w:rPr>
          <w:rFonts w:ascii="Times New Roman" w:hAnsi="Times New Roman" w:cs="Times New Roman"/>
          <w:noProof/>
          <w:sz w:val="24"/>
          <w:szCs w:val="24"/>
        </w:rPr>
        <w:t>(2), 69–90.</w:t>
      </w:r>
    </w:p>
    <w:p w:rsidR="001D0CB3" w:rsidRPr="00CA7515" w:rsidRDefault="001D0CB3" w:rsidP="001D0CB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7515">
        <w:rPr>
          <w:rFonts w:ascii="Times New Roman" w:hAnsi="Times New Roman" w:cs="Times New Roman"/>
          <w:noProof/>
          <w:sz w:val="24"/>
          <w:szCs w:val="24"/>
        </w:rPr>
        <w:t xml:space="preserve">Melis, K. (2014). Analisis Faktor-Faktor yang Mempengaruhi Rating Sukuk. </w:t>
      </w:r>
      <w:r w:rsidRPr="00CA7515">
        <w:rPr>
          <w:rFonts w:ascii="Times New Roman" w:hAnsi="Times New Roman" w:cs="Times New Roman"/>
          <w:i/>
          <w:iCs/>
          <w:noProof/>
          <w:sz w:val="24"/>
          <w:szCs w:val="24"/>
        </w:rPr>
        <w:t>Jurnal Ilmiah Mahasiswa FEB Universitas Brawijaya</w:t>
      </w:r>
      <w:r w:rsidRPr="00CA7515">
        <w:rPr>
          <w:rFonts w:ascii="Times New Roman" w:hAnsi="Times New Roman" w:cs="Times New Roman"/>
          <w:noProof/>
          <w:sz w:val="24"/>
          <w:szCs w:val="24"/>
        </w:rPr>
        <w:t xml:space="preserve">, </w:t>
      </w:r>
      <w:r w:rsidRPr="00CA7515">
        <w:rPr>
          <w:rFonts w:ascii="Times New Roman" w:hAnsi="Times New Roman" w:cs="Times New Roman"/>
          <w:i/>
          <w:iCs/>
          <w:noProof/>
          <w:sz w:val="24"/>
          <w:szCs w:val="24"/>
        </w:rPr>
        <w:t>3</w:t>
      </w:r>
      <w:r w:rsidRPr="00CA7515">
        <w:rPr>
          <w:rFonts w:ascii="Times New Roman" w:hAnsi="Times New Roman" w:cs="Times New Roman"/>
          <w:noProof/>
          <w:sz w:val="24"/>
          <w:szCs w:val="24"/>
        </w:rPr>
        <w:t>(1), 1–21.</w:t>
      </w:r>
    </w:p>
    <w:p w:rsidR="001D0CB3" w:rsidRPr="00CA7515" w:rsidRDefault="001D0CB3" w:rsidP="001D0CB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7515">
        <w:rPr>
          <w:rFonts w:ascii="Times New Roman" w:hAnsi="Times New Roman" w:cs="Times New Roman"/>
          <w:noProof/>
          <w:sz w:val="24"/>
          <w:szCs w:val="24"/>
        </w:rPr>
        <w:t xml:space="preserve">Muhammad, R., &amp; Biyantoro, C. T. S. (2019). Faktor-Faktor Yang Mempengaruhi Peringkat Sukuk (Studi Empiris Perusahaan Yang Diperingkat Fitch Rating). </w:t>
      </w:r>
      <w:r w:rsidRPr="00CA7515">
        <w:rPr>
          <w:rFonts w:ascii="Times New Roman" w:hAnsi="Times New Roman" w:cs="Times New Roman"/>
          <w:i/>
          <w:iCs/>
          <w:noProof/>
          <w:sz w:val="24"/>
          <w:szCs w:val="24"/>
        </w:rPr>
        <w:t>Al-Masraf : Jurnal Lembaga Keuangan Dan Perbankan</w:t>
      </w:r>
      <w:r w:rsidRPr="00CA7515">
        <w:rPr>
          <w:rFonts w:ascii="Times New Roman" w:hAnsi="Times New Roman" w:cs="Times New Roman"/>
          <w:noProof/>
          <w:sz w:val="24"/>
          <w:szCs w:val="24"/>
        </w:rPr>
        <w:t xml:space="preserve">, </w:t>
      </w:r>
      <w:r w:rsidRPr="00CA7515">
        <w:rPr>
          <w:rFonts w:ascii="Times New Roman" w:hAnsi="Times New Roman" w:cs="Times New Roman"/>
          <w:i/>
          <w:iCs/>
          <w:noProof/>
          <w:sz w:val="24"/>
          <w:szCs w:val="24"/>
        </w:rPr>
        <w:t>4</w:t>
      </w:r>
      <w:r w:rsidRPr="00CA7515">
        <w:rPr>
          <w:rFonts w:ascii="Times New Roman" w:hAnsi="Times New Roman" w:cs="Times New Roman"/>
          <w:noProof/>
          <w:sz w:val="24"/>
          <w:szCs w:val="24"/>
        </w:rPr>
        <w:t>(2), 187–200. https://doi.org/10.15548/al-masraf.v4i2.267</w:t>
      </w:r>
    </w:p>
    <w:p w:rsidR="001D0CB3" w:rsidRPr="00CA7515" w:rsidRDefault="001D0CB3" w:rsidP="001D0CB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7515">
        <w:rPr>
          <w:rFonts w:ascii="Times New Roman" w:hAnsi="Times New Roman" w:cs="Times New Roman"/>
          <w:noProof/>
          <w:sz w:val="24"/>
          <w:szCs w:val="24"/>
        </w:rPr>
        <w:t xml:space="preserve">Murhardi, W. R. (2013). </w:t>
      </w:r>
      <w:r w:rsidRPr="00CA7515">
        <w:rPr>
          <w:rFonts w:ascii="Times New Roman" w:hAnsi="Times New Roman" w:cs="Times New Roman"/>
          <w:i/>
          <w:iCs/>
          <w:noProof/>
          <w:sz w:val="24"/>
          <w:szCs w:val="24"/>
        </w:rPr>
        <w:t>Analisis Laporan Keuangan, Proyeksi dan Valuasi Saham</w:t>
      </w:r>
      <w:r w:rsidRPr="00CA7515">
        <w:rPr>
          <w:rFonts w:ascii="Times New Roman" w:hAnsi="Times New Roman" w:cs="Times New Roman"/>
          <w:noProof/>
          <w:sz w:val="24"/>
          <w:szCs w:val="24"/>
        </w:rPr>
        <w:t>. Salemba Empat.</w:t>
      </w:r>
    </w:p>
    <w:p w:rsidR="001D0CB3" w:rsidRPr="00CA7515" w:rsidRDefault="001D0CB3" w:rsidP="001D0CB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7515">
        <w:rPr>
          <w:rFonts w:ascii="Times New Roman" w:hAnsi="Times New Roman" w:cs="Times New Roman"/>
          <w:noProof/>
          <w:sz w:val="24"/>
          <w:szCs w:val="24"/>
        </w:rPr>
        <w:t xml:space="preserve">Nurfa’izah, Kaukab, M. E., &amp; Efendi, B. (2020). PERATINGAN SUKUK Nurfa ’ izah , M . </w:t>
      </w:r>
      <w:r w:rsidRPr="00CA7515">
        <w:rPr>
          <w:rFonts w:ascii="Times New Roman" w:hAnsi="Times New Roman" w:cs="Times New Roman"/>
          <w:noProof/>
          <w:sz w:val="24"/>
          <w:szCs w:val="24"/>
        </w:rPr>
        <w:lastRenderedPageBreak/>
        <w:t xml:space="preserve">Elfan Kaukab , Bahtiar Efendi. </w:t>
      </w:r>
      <w:r w:rsidRPr="00CA7515">
        <w:rPr>
          <w:rFonts w:ascii="Times New Roman" w:hAnsi="Times New Roman" w:cs="Times New Roman"/>
          <w:i/>
          <w:iCs/>
          <w:noProof/>
          <w:sz w:val="24"/>
          <w:szCs w:val="24"/>
        </w:rPr>
        <w:t>Manarul Qur’an:Jurnal Ilmiah Studi Islam</w:t>
      </w:r>
      <w:r w:rsidRPr="00CA7515">
        <w:rPr>
          <w:rFonts w:ascii="Times New Roman" w:hAnsi="Times New Roman" w:cs="Times New Roman"/>
          <w:noProof/>
          <w:sz w:val="24"/>
          <w:szCs w:val="24"/>
        </w:rPr>
        <w:t xml:space="preserve">, </w:t>
      </w:r>
      <w:r w:rsidRPr="00CA7515">
        <w:rPr>
          <w:rFonts w:ascii="Times New Roman" w:hAnsi="Times New Roman" w:cs="Times New Roman"/>
          <w:i/>
          <w:iCs/>
          <w:noProof/>
          <w:sz w:val="24"/>
          <w:szCs w:val="24"/>
        </w:rPr>
        <w:t>20</w:t>
      </w:r>
      <w:r w:rsidRPr="00CA7515">
        <w:rPr>
          <w:rFonts w:ascii="Times New Roman" w:hAnsi="Times New Roman" w:cs="Times New Roman"/>
          <w:noProof/>
          <w:sz w:val="24"/>
          <w:szCs w:val="24"/>
        </w:rPr>
        <w:t>(1), 20–34.</w:t>
      </w:r>
    </w:p>
    <w:p w:rsidR="001D0CB3" w:rsidRPr="00CA7515" w:rsidRDefault="001D0CB3" w:rsidP="001D0CB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7515">
        <w:rPr>
          <w:rFonts w:ascii="Times New Roman" w:hAnsi="Times New Roman" w:cs="Times New Roman"/>
          <w:noProof/>
          <w:sz w:val="24"/>
          <w:szCs w:val="24"/>
        </w:rPr>
        <w:t xml:space="preserve">Pebruary, S. (2016). LEVERAGE DAN PENDAPATAN BUNGA TERHADAP RATING SUKUK KORPORASI PERIODE 2010-2013 Silviana Pebruary Universitas Islam Nahdlatul Ulama Jepara Email : pebruary.silvi02@gmail.com. </w:t>
      </w:r>
      <w:r w:rsidRPr="00CA7515">
        <w:rPr>
          <w:rFonts w:ascii="Times New Roman" w:hAnsi="Times New Roman" w:cs="Times New Roman"/>
          <w:i/>
          <w:iCs/>
          <w:noProof/>
          <w:sz w:val="24"/>
          <w:szCs w:val="24"/>
        </w:rPr>
        <w:t>Dinamika Ekonomi &amp; Bisnis</w:t>
      </w:r>
      <w:r w:rsidRPr="00CA7515">
        <w:rPr>
          <w:rFonts w:ascii="Times New Roman" w:hAnsi="Times New Roman" w:cs="Times New Roman"/>
          <w:noProof/>
          <w:sz w:val="24"/>
          <w:szCs w:val="24"/>
        </w:rPr>
        <w:t xml:space="preserve">, </w:t>
      </w:r>
      <w:r w:rsidRPr="00CA7515">
        <w:rPr>
          <w:rFonts w:ascii="Times New Roman" w:hAnsi="Times New Roman" w:cs="Times New Roman"/>
          <w:i/>
          <w:iCs/>
          <w:noProof/>
          <w:sz w:val="24"/>
          <w:szCs w:val="24"/>
        </w:rPr>
        <w:t>13</w:t>
      </w:r>
      <w:r w:rsidRPr="00CA7515">
        <w:rPr>
          <w:rFonts w:ascii="Times New Roman" w:hAnsi="Times New Roman" w:cs="Times New Roman"/>
          <w:noProof/>
          <w:sz w:val="24"/>
          <w:szCs w:val="24"/>
        </w:rPr>
        <w:t>(1), 95–112.</w:t>
      </w:r>
    </w:p>
    <w:p w:rsidR="001D0CB3" w:rsidRPr="00CA7515" w:rsidRDefault="001D0CB3" w:rsidP="001D0CB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7515">
        <w:rPr>
          <w:rFonts w:ascii="Times New Roman" w:hAnsi="Times New Roman" w:cs="Times New Roman"/>
          <w:noProof/>
          <w:sz w:val="24"/>
          <w:szCs w:val="24"/>
        </w:rPr>
        <w:t xml:space="preserve">Pranoto, G. E., Anggraini, R., &amp; Takidah, E. (2017). Pengaruh Profitabilitas, Ukuran Perusahaan, Produktivitas, Dan Reputasi Auditor Terhadap Peringkat Sukuk. </w:t>
      </w:r>
      <w:r w:rsidRPr="00CA7515">
        <w:rPr>
          <w:rFonts w:ascii="Times New Roman" w:hAnsi="Times New Roman" w:cs="Times New Roman"/>
          <w:i/>
          <w:iCs/>
          <w:noProof/>
          <w:sz w:val="24"/>
          <w:szCs w:val="24"/>
        </w:rPr>
        <w:t>Jurnal Wahana Akuntansi</w:t>
      </w:r>
      <w:r w:rsidRPr="00CA7515">
        <w:rPr>
          <w:rFonts w:ascii="Times New Roman" w:hAnsi="Times New Roman" w:cs="Times New Roman"/>
          <w:noProof/>
          <w:sz w:val="24"/>
          <w:szCs w:val="24"/>
        </w:rPr>
        <w:t xml:space="preserve">, </w:t>
      </w:r>
      <w:r w:rsidRPr="00CA7515">
        <w:rPr>
          <w:rFonts w:ascii="Times New Roman" w:hAnsi="Times New Roman" w:cs="Times New Roman"/>
          <w:i/>
          <w:iCs/>
          <w:noProof/>
          <w:sz w:val="24"/>
          <w:szCs w:val="24"/>
        </w:rPr>
        <w:t>12</w:t>
      </w:r>
      <w:r w:rsidRPr="00CA7515">
        <w:rPr>
          <w:rFonts w:ascii="Times New Roman" w:hAnsi="Times New Roman" w:cs="Times New Roman"/>
          <w:noProof/>
          <w:sz w:val="24"/>
          <w:szCs w:val="24"/>
        </w:rPr>
        <w:t>(1), 13. https://doi.org/10.21009/wahana.012/1.2</w:t>
      </w:r>
    </w:p>
    <w:p w:rsidR="001D0CB3" w:rsidRPr="00CA7515" w:rsidRDefault="001D0CB3" w:rsidP="001D0CB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7515">
        <w:rPr>
          <w:rFonts w:ascii="Times New Roman" w:hAnsi="Times New Roman" w:cs="Times New Roman"/>
          <w:noProof/>
          <w:sz w:val="24"/>
          <w:szCs w:val="24"/>
        </w:rPr>
        <w:t xml:space="preserve">Qizam, I., &amp; Fong, M. (2019). Developing financial disclosure quality in sukuk and bond market: Evidence from Indonesia, Malaysia, and Australia. </w:t>
      </w:r>
      <w:r w:rsidRPr="00CA7515">
        <w:rPr>
          <w:rFonts w:ascii="Times New Roman" w:hAnsi="Times New Roman" w:cs="Times New Roman"/>
          <w:i/>
          <w:iCs/>
          <w:noProof/>
          <w:sz w:val="24"/>
          <w:szCs w:val="24"/>
        </w:rPr>
        <w:t>Borsa Istanbul Review</w:t>
      </w:r>
      <w:r w:rsidRPr="00CA7515">
        <w:rPr>
          <w:rFonts w:ascii="Times New Roman" w:hAnsi="Times New Roman" w:cs="Times New Roman"/>
          <w:noProof/>
          <w:sz w:val="24"/>
          <w:szCs w:val="24"/>
        </w:rPr>
        <w:t xml:space="preserve">, </w:t>
      </w:r>
      <w:r w:rsidRPr="00CA7515">
        <w:rPr>
          <w:rFonts w:ascii="Times New Roman" w:hAnsi="Times New Roman" w:cs="Times New Roman"/>
          <w:i/>
          <w:iCs/>
          <w:noProof/>
          <w:sz w:val="24"/>
          <w:szCs w:val="24"/>
        </w:rPr>
        <w:t>19</w:t>
      </w:r>
      <w:r w:rsidRPr="00CA7515">
        <w:rPr>
          <w:rFonts w:ascii="Times New Roman" w:hAnsi="Times New Roman" w:cs="Times New Roman"/>
          <w:noProof/>
          <w:sz w:val="24"/>
          <w:szCs w:val="24"/>
        </w:rPr>
        <w:t>(3), 228–248.</w:t>
      </w:r>
    </w:p>
    <w:p w:rsidR="001D0CB3" w:rsidRPr="00CA7515" w:rsidRDefault="001D0CB3" w:rsidP="001D0CB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7515">
        <w:rPr>
          <w:rFonts w:ascii="Times New Roman" w:hAnsi="Times New Roman" w:cs="Times New Roman"/>
          <w:noProof/>
          <w:sz w:val="24"/>
          <w:szCs w:val="24"/>
        </w:rPr>
        <w:t xml:space="preserve">Rofi, A. T. (2020). Pengaruh Total Assets Dan Total Assets Turnover Terhadap Rating Sukuk Dengan Return On Assets Sebagai Variabel Intervening Studi Pada Sukuk Korporasi Di Indonesia Tahun 2016-2018. </w:t>
      </w:r>
      <w:r w:rsidRPr="00CA7515">
        <w:rPr>
          <w:rFonts w:ascii="Times New Roman" w:hAnsi="Times New Roman" w:cs="Times New Roman"/>
          <w:i/>
          <w:iCs/>
          <w:noProof/>
          <w:sz w:val="24"/>
          <w:szCs w:val="24"/>
        </w:rPr>
        <w:t>Islamic Economics Journal</w:t>
      </w:r>
      <w:r w:rsidRPr="00CA7515">
        <w:rPr>
          <w:rFonts w:ascii="Times New Roman" w:hAnsi="Times New Roman" w:cs="Times New Roman"/>
          <w:noProof/>
          <w:sz w:val="24"/>
          <w:szCs w:val="24"/>
        </w:rPr>
        <w:t xml:space="preserve">, </w:t>
      </w:r>
      <w:r w:rsidRPr="00CA7515">
        <w:rPr>
          <w:rFonts w:ascii="Times New Roman" w:hAnsi="Times New Roman" w:cs="Times New Roman"/>
          <w:i/>
          <w:iCs/>
          <w:noProof/>
          <w:sz w:val="24"/>
          <w:szCs w:val="24"/>
        </w:rPr>
        <w:t>6</w:t>
      </w:r>
      <w:r w:rsidRPr="00CA7515">
        <w:rPr>
          <w:rFonts w:ascii="Times New Roman" w:hAnsi="Times New Roman" w:cs="Times New Roman"/>
          <w:noProof/>
          <w:sz w:val="24"/>
          <w:szCs w:val="24"/>
        </w:rPr>
        <w:t>(1), 1–26. https://doi.org/10.21111/iej.v6i1.4451</w:t>
      </w:r>
    </w:p>
    <w:p w:rsidR="001D0CB3" w:rsidRPr="00CA7515" w:rsidRDefault="001D0CB3" w:rsidP="001D0CB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7515">
        <w:rPr>
          <w:rFonts w:ascii="Times New Roman" w:hAnsi="Times New Roman" w:cs="Times New Roman"/>
          <w:noProof/>
          <w:sz w:val="24"/>
          <w:szCs w:val="24"/>
        </w:rPr>
        <w:t xml:space="preserve">Rukmana, A. D., &amp; Laila, N. (2020). Pengaruh Ukuran Perusahaan, Likuiditas, Leverage, Profitabilitas, Corporate Governance, Dan Jenis Sukuk Terhadap Rating Sukuk Korporasi Di Indonesia. </w:t>
      </w:r>
      <w:r w:rsidRPr="00CA7515">
        <w:rPr>
          <w:rFonts w:ascii="Times New Roman" w:hAnsi="Times New Roman" w:cs="Times New Roman"/>
          <w:i/>
          <w:iCs/>
          <w:noProof/>
          <w:sz w:val="24"/>
          <w:szCs w:val="24"/>
        </w:rPr>
        <w:t>Jurnal Ekonomi Syariah Teori Dan Terapan</w:t>
      </w:r>
      <w:r w:rsidRPr="00CA7515">
        <w:rPr>
          <w:rFonts w:ascii="Times New Roman" w:hAnsi="Times New Roman" w:cs="Times New Roman"/>
          <w:noProof/>
          <w:sz w:val="24"/>
          <w:szCs w:val="24"/>
        </w:rPr>
        <w:t xml:space="preserve">, </w:t>
      </w:r>
      <w:r w:rsidRPr="00CA7515">
        <w:rPr>
          <w:rFonts w:ascii="Times New Roman" w:hAnsi="Times New Roman" w:cs="Times New Roman"/>
          <w:i/>
          <w:iCs/>
          <w:noProof/>
          <w:sz w:val="24"/>
          <w:szCs w:val="24"/>
        </w:rPr>
        <w:t>7</w:t>
      </w:r>
      <w:r w:rsidRPr="00CA7515">
        <w:rPr>
          <w:rFonts w:ascii="Times New Roman" w:hAnsi="Times New Roman" w:cs="Times New Roman"/>
          <w:noProof/>
          <w:sz w:val="24"/>
          <w:szCs w:val="24"/>
        </w:rPr>
        <w:t>(9), 1786–1803. https://doi.org/10.20473/vol7iss20209pp1786-1803</w:t>
      </w:r>
    </w:p>
    <w:p w:rsidR="001D0CB3" w:rsidRPr="00CA7515" w:rsidRDefault="001D0CB3" w:rsidP="001D0CB3">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7515">
        <w:rPr>
          <w:rFonts w:ascii="Times New Roman" w:hAnsi="Times New Roman" w:cs="Times New Roman"/>
          <w:noProof/>
          <w:sz w:val="24"/>
          <w:szCs w:val="24"/>
        </w:rPr>
        <w:t xml:space="preserve">Tensia, K. O., Yaya, R., &amp; Supriyono, E. (2015). Variabel – Variabel Yang Dapat Memengaruhi Peringkat Obligasi (Studi Kasus Perusahaan Non Keuangan dan Non Jasa yang Terdaftar di Bursa Efek Indonesia). </w:t>
      </w:r>
      <w:r w:rsidRPr="00CA7515">
        <w:rPr>
          <w:rFonts w:ascii="Times New Roman" w:hAnsi="Times New Roman" w:cs="Times New Roman"/>
          <w:i/>
          <w:iCs/>
          <w:noProof/>
          <w:sz w:val="24"/>
          <w:szCs w:val="24"/>
        </w:rPr>
        <w:t>JBTI : Jurnal Bisnis Teori Dan Implementasi</w:t>
      </w:r>
      <w:r w:rsidRPr="00CA7515">
        <w:rPr>
          <w:rFonts w:ascii="Times New Roman" w:hAnsi="Times New Roman" w:cs="Times New Roman"/>
          <w:noProof/>
          <w:sz w:val="24"/>
          <w:szCs w:val="24"/>
        </w:rPr>
        <w:t xml:space="preserve">, </w:t>
      </w:r>
      <w:r w:rsidRPr="00CA7515">
        <w:rPr>
          <w:rFonts w:ascii="Times New Roman" w:hAnsi="Times New Roman" w:cs="Times New Roman"/>
          <w:i/>
          <w:iCs/>
          <w:noProof/>
          <w:sz w:val="24"/>
          <w:szCs w:val="24"/>
        </w:rPr>
        <w:t>6</w:t>
      </w:r>
      <w:r w:rsidRPr="00CA7515">
        <w:rPr>
          <w:rFonts w:ascii="Times New Roman" w:hAnsi="Times New Roman" w:cs="Times New Roman"/>
          <w:noProof/>
          <w:sz w:val="24"/>
          <w:szCs w:val="24"/>
        </w:rPr>
        <w:t>(2), 184–206.</w:t>
      </w:r>
    </w:p>
    <w:p w:rsidR="001D0CB3" w:rsidRPr="00CA7515" w:rsidRDefault="001D0CB3" w:rsidP="001D0CB3">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CA7515">
        <w:rPr>
          <w:rFonts w:ascii="Times New Roman" w:hAnsi="Times New Roman" w:cs="Times New Roman"/>
          <w:noProof/>
          <w:sz w:val="24"/>
          <w:szCs w:val="24"/>
        </w:rPr>
        <w:t xml:space="preserve">Widowati, D., Nugrahanti, Y., &amp; Kristanto, A. B. (2013). Analisis Faktor Keuangan dan Non Keuangan yang Berpengaruh pada Prediksi Peringkat Obligasi di Indonesia. </w:t>
      </w:r>
      <w:r w:rsidRPr="00CA7515">
        <w:rPr>
          <w:rFonts w:ascii="Times New Roman" w:hAnsi="Times New Roman" w:cs="Times New Roman"/>
          <w:i/>
          <w:iCs/>
          <w:noProof/>
          <w:sz w:val="24"/>
          <w:szCs w:val="24"/>
        </w:rPr>
        <w:t>Jurnal Manajemen</w:t>
      </w:r>
      <w:r w:rsidRPr="00CA7515">
        <w:rPr>
          <w:rFonts w:ascii="Times New Roman" w:hAnsi="Times New Roman" w:cs="Times New Roman"/>
          <w:noProof/>
          <w:sz w:val="24"/>
          <w:szCs w:val="24"/>
        </w:rPr>
        <w:t xml:space="preserve">, </w:t>
      </w:r>
      <w:r w:rsidRPr="00CA7515">
        <w:rPr>
          <w:rFonts w:ascii="Times New Roman" w:hAnsi="Times New Roman" w:cs="Times New Roman"/>
          <w:i/>
          <w:iCs/>
          <w:noProof/>
          <w:sz w:val="24"/>
          <w:szCs w:val="24"/>
        </w:rPr>
        <w:t>13</w:t>
      </w:r>
      <w:r w:rsidRPr="00CA7515">
        <w:rPr>
          <w:rFonts w:ascii="Times New Roman" w:hAnsi="Times New Roman" w:cs="Times New Roman"/>
          <w:noProof/>
          <w:sz w:val="24"/>
          <w:szCs w:val="24"/>
        </w:rPr>
        <w:t>(1), 35–54.</w:t>
      </w:r>
    </w:p>
    <w:p w:rsidR="00425C7A" w:rsidRPr="00CA7515" w:rsidRDefault="00683DB6" w:rsidP="001D0CB3">
      <w:pPr>
        <w:spacing w:after="120" w:line="240" w:lineRule="auto"/>
        <w:jc w:val="both"/>
        <w:rPr>
          <w:rFonts w:ascii="Times New Roman" w:hAnsi="Times New Roman" w:cs="Times New Roman"/>
          <w:b/>
          <w:sz w:val="24"/>
          <w:szCs w:val="24"/>
        </w:rPr>
      </w:pPr>
      <w:r w:rsidRPr="00CA7515">
        <w:rPr>
          <w:rFonts w:ascii="Times New Roman" w:hAnsi="Times New Roman" w:cs="Times New Roman"/>
          <w:b/>
          <w:sz w:val="24"/>
          <w:szCs w:val="24"/>
        </w:rPr>
        <w:fldChar w:fldCharType="end"/>
      </w:r>
    </w:p>
    <w:sectPr w:rsidR="00425C7A" w:rsidRPr="00CA7515" w:rsidSect="005A0D14">
      <w:footerReference w:type="default" r:id="rId11"/>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636D2" w:rsidRDefault="004636D2" w:rsidP="00E922EB">
      <w:pPr>
        <w:spacing w:after="0" w:line="240" w:lineRule="auto"/>
      </w:pPr>
      <w:r>
        <w:separator/>
      </w:r>
    </w:p>
  </w:endnote>
  <w:endnote w:type="continuationSeparator" w:id="1">
    <w:p w:rsidR="004636D2" w:rsidRDefault="004636D2" w:rsidP="00E922E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ookAntiqua">
    <w:altName w:val="Times New Roman"/>
    <w:panose1 w:val="00000000000000000000"/>
    <w:charset w:val="00"/>
    <w:family w:val="roman"/>
    <w:notTrueType/>
    <w:pitch w:val="default"/>
    <w:sig w:usb0="00000000" w:usb1="00000000" w:usb2="00000000" w:usb3="00000000" w:csb0="0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4"/>
        <w:szCs w:val="24"/>
      </w:rPr>
      <w:id w:val="282762172"/>
      <w:docPartObj>
        <w:docPartGallery w:val="Page Numbers (Bottom of Page)"/>
        <w:docPartUnique/>
      </w:docPartObj>
    </w:sdtPr>
    <w:sdtContent>
      <w:p w:rsidR="00C2110C" w:rsidRPr="00C2110C" w:rsidRDefault="00683DB6">
        <w:pPr>
          <w:pStyle w:val="Footer"/>
          <w:jc w:val="center"/>
          <w:rPr>
            <w:rFonts w:ascii="Times New Roman" w:hAnsi="Times New Roman" w:cs="Times New Roman"/>
            <w:sz w:val="24"/>
            <w:szCs w:val="24"/>
          </w:rPr>
        </w:pPr>
        <w:r w:rsidRPr="00C2110C">
          <w:rPr>
            <w:rFonts w:ascii="Times New Roman" w:hAnsi="Times New Roman" w:cs="Times New Roman"/>
            <w:sz w:val="24"/>
            <w:szCs w:val="24"/>
          </w:rPr>
          <w:fldChar w:fldCharType="begin"/>
        </w:r>
        <w:r w:rsidR="00C2110C" w:rsidRPr="00C2110C">
          <w:rPr>
            <w:rFonts w:ascii="Times New Roman" w:hAnsi="Times New Roman" w:cs="Times New Roman"/>
            <w:sz w:val="24"/>
            <w:szCs w:val="24"/>
          </w:rPr>
          <w:instrText xml:space="preserve"> PAGE   \* MERGEFORMAT </w:instrText>
        </w:r>
        <w:r w:rsidRPr="00C2110C">
          <w:rPr>
            <w:rFonts w:ascii="Times New Roman" w:hAnsi="Times New Roman" w:cs="Times New Roman"/>
            <w:sz w:val="24"/>
            <w:szCs w:val="24"/>
          </w:rPr>
          <w:fldChar w:fldCharType="separate"/>
        </w:r>
        <w:r w:rsidR="00CA7515">
          <w:rPr>
            <w:rFonts w:ascii="Times New Roman" w:hAnsi="Times New Roman" w:cs="Times New Roman"/>
            <w:noProof/>
            <w:sz w:val="24"/>
            <w:szCs w:val="24"/>
          </w:rPr>
          <w:t>4</w:t>
        </w:r>
        <w:r w:rsidRPr="00C2110C">
          <w:rPr>
            <w:rFonts w:ascii="Times New Roman" w:hAnsi="Times New Roman" w:cs="Times New Roman"/>
            <w:sz w:val="24"/>
            <w:szCs w:val="24"/>
          </w:rPr>
          <w:fldChar w:fldCharType="end"/>
        </w:r>
      </w:p>
    </w:sdtContent>
  </w:sdt>
  <w:p w:rsidR="00C2110C" w:rsidRPr="00C2110C" w:rsidRDefault="00C2110C">
    <w:pPr>
      <w:pStyle w:val="Footer"/>
      <w:rPr>
        <w:rFonts w:ascii="Times New Roman" w:hAnsi="Times New Roman" w:cs="Times New Roman"/>
        <w:sz w:val="24"/>
        <w:szCs w:val="24"/>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636D2" w:rsidRDefault="004636D2" w:rsidP="00E922EB">
      <w:pPr>
        <w:spacing w:after="0" w:line="240" w:lineRule="auto"/>
      </w:pPr>
      <w:r>
        <w:separator/>
      </w:r>
    </w:p>
  </w:footnote>
  <w:footnote w:type="continuationSeparator" w:id="1">
    <w:p w:rsidR="004636D2" w:rsidRDefault="004636D2" w:rsidP="00E922EB">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defaultTabStop w:val="720"/>
  <w:characterSpacingControl w:val="doNotCompress"/>
  <w:hdrShapeDefaults>
    <o:shapedefaults v:ext="edit" spidmax="17410"/>
  </w:hdrShapeDefaults>
  <w:footnotePr>
    <w:footnote w:id="0"/>
    <w:footnote w:id="1"/>
  </w:footnotePr>
  <w:endnotePr>
    <w:endnote w:id="0"/>
    <w:endnote w:id="1"/>
  </w:endnotePr>
  <w:compat/>
  <w:rsids>
    <w:rsidRoot w:val="00323763"/>
    <w:rsid w:val="00006C77"/>
    <w:rsid w:val="00033044"/>
    <w:rsid w:val="00070E69"/>
    <w:rsid w:val="00071363"/>
    <w:rsid w:val="00086F0D"/>
    <w:rsid w:val="000C3832"/>
    <w:rsid w:val="000E77A8"/>
    <w:rsid w:val="0010486B"/>
    <w:rsid w:val="00172360"/>
    <w:rsid w:val="0017401C"/>
    <w:rsid w:val="001C717B"/>
    <w:rsid w:val="001D0CB3"/>
    <w:rsid w:val="001F2067"/>
    <w:rsid w:val="001F447E"/>
    <w:rsid w:val="00200C3B"/>
    <w:rsid w:val="002327AD"/>
    <w:rsid w:val="002447B4"/>
    <w:rsid w:val="002638A6"/>
    <w:rsid w:val="00266C8D"/>
    <w:rsid w:val="00280F7A"/>
    <w:rsid w:val="002A0F0A"/>
    <w:rsid w:val="002B25E5"/>
    <w:rsid w:val="002C56B7"/>
    <w:rsid w:val="002F5F72"/>
    <w:rsid w:val="00305C73"/>
    <w:rsid w:val="00320EBE"/>
    <w:rsid w:val="00323763"/>
    <w:rsid w:val="00342BA5"/>
    <w:rsid w:val="00346539"/>
    <w:rsid w:val="003551E2"/>
    <w:rsid w:val="003572A8"/>
    <w:rsid w:val="003A102F"/>
    <w:rsid w:val="003A1FA7"/>
    <w:rsid w:val="003A5B10"/>
    <w:rsid w:val="003B3A9C"/>
    <w:rsid w:val="003C2678"/>
    <w:rsid w:val="003F22F2"/>
    <w:rsid w:val="0041472F"/>
    <w:rsid w:val="00425C7A"/>
    <w:rsid w:val="0043046E"/>
    <w:rsid w:val="004636D2"/>
    <w:rsid w:val="00473D9A"/>
    <w:rsid w:val="00481BBA"/>
    <w:rsid w:val="004864C1"/>
    <w:rsid w:val="00492733"/>
    <w:rsid w:val="00497572"/>
    <w:rsid w:val="004B6AEA"/>
    <w:rsid w:val="004D630B"/>
    <w:rsid w:val="004D7D1B"/>
    <w:rsid w:val="005630B8"/>
    <w:rsid w:val="00565C8C"/>
    <w:rsid w:val="005A0D14"/>
    <w:rsid w:val="005B129D"/>
    <w:rsid w:val="005B1AA1"/>
    <w:rsid w:val="005B1DCF"/>
    <w:rsid w:val="005C3746"/>
    <w:rsid w:val="005C6F1D"/>
    <w:rsid w:val="00607FC2"/>
    <w:rsid w:val="00615E54"/>
    <w:rsid w:val="00641365"/>
    <w:rsid w:val="006611DD"/>
    <w:rsid w:val="00676279"/>
    <w:rsid w:val="00681543"/>
    <w:rsid w:val="00683DB6"/>
    <w:rsid w:val="00686E44"/>
    <w:rsid w:val="006A5BBA"/>
    <w:rsid w:val="006B7C3D"/>
    <w:rsid w:val="006D09BB"/>
    <w:rsid w:val="0074000C"/>
    <w:rsid w:val="0075643D"/>
    <w:rsid w:val="007743BA"/>
    <w:rsid w:val="007D243A"/>
    <w:rsid w:val="007E27FD"/>
    <w:rsid w:val="007E35D9"/>
    <w:rsid w:val="007E721C"/>
    <w:rsid w:val="007F4D63"/>
    <w:rsid w:val="00840034"/>
    <w:rsid w:val="0084776B"/>
    <w:rsid w:val="00856735"/>
    <w:rsid w:val="00895A3E"/>
    <w:rsid w:val="008A2151"/>
    <w:rsid w:val="008B4143"/>
    <w:rsid w:val="008C1B71"/>
    <w:rsid w:val="008E061F"/>
    <w:rsid w:val="0091302E"/>
    <w:rsid w:val="009257E3"/>
    <w:rsid w:val="0093761B"/>
    <w:rsid w:val="009442A0"/>
    <w:rsid w:val="00962EF5"/>
    <w:rsid w:val="009B3032"/>
    <w:rsid w:val="00A3660C"/>
    <w:rsid w:val="00A761E9"/>
    <w:rsid w:val="00A87DE1"/>
    <w:rsid w:val="00A92D66"/>
    <w:rsid w:val="00A97309"/>
    <w:rsid w:val="00AA19A5"/>
    <w:rsid w:val="00AD1911"/>
    <w:rsid w:val="00AF632E"/>
    <w:rsid w:val="00B17286"/>
    <w:rsid w:val="00B316E2"/>
    <w:rsid w:val="00B34C4B"/>
    <w:rsid w:val="00B36732"/>
    <w:rsid w:val="00B404DA"/>
    <w:rsid w:val="00B5653B"/>
    <w:rsid w:val="00B63DC9"/>
    <w:rsid w:val="00B83C51"/>
    <w:rsid w:val="00BF57B6"/>
    <w:rsid w:val="00C2110C"/>
    <w:rsid w:val="00C84F75"/>
    <w:rsid w:val="00CA1322"/>
    <w:rsid w:val="00CA303D"/>
    <w:rsid w:val="00CA40CE"/>
    <w:rsid w:val="00CA7515"/>
    <w:rsid w:val="00CB1255"/>
    <w:rsid w:val="00CC29A5"/>
    <w:rsid w:val="00CD793D"/>
    <w:rsid w:val="00D144DE"/>
    <w:rsid w:val="00D55767"/>
    <w:rsid w:val="00D804CB"/>
    <w:rsid w:val="00D91F60"/>
    <w:rsid w:val="00E53F8C"/>
    <w:rsid w:val="00E6075A"/>
    <w:rsid w:val="00E7147D"/>
    <w:rsid w:val="00E82FF7"/>
    <w:rsid w:val="00E922EB"/>
    <w:rsid w:val="00EB1C6A"/>
    <w:rsid w:val="00EC51E3"/>
    <w:rsid w:val="00EF4812"/>
    <w:rsid w:val="00EF53B0"/>
    <w:rsid w:val="00F01144"/>
    <w:rsid w:val="00F02D3A"/>
    <w:rsid w:val="00F153FC"/>
    <w:rsid w:val="00F1572F"/>
    <w:rsid w:val="00F1602D"/>
    <w:rsid w:val="00F54AA5"/>
    <w:rsid w:val="00F57535"/>
    <w:rsid w:val="00F97392"/>
    <w:rsid w:val="00FB4655"/>
    <w:rsid w:val="00FB755F"/>
    <w:rsid w:val="00FC2DF3"/>
    <w:rsid w:val="00FE69C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0D14"/>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922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922EB"/>
    <w:rPr>
      <w:sz w:val="20"/>
      <w:szCs w:val="20"/>
    </w:rPr>
  </w:style>
  <w:style w:type="character" w:styleId="FootnoteReference">
    <w:name w:val="footnote reference"/>
    <w:basedOn w:val="DefaultParagraphFont"/>
    <w:uiPriority w:val="99"/>
    <w:semiHidden/>
    <w:unhideWhenUsed/>
    <w:rsid w:val="00E922EB"/>
    <w:rPr>
      <w:vertAlign w:val="superscript"/>
    </w:rPr>
  </w:style>
  <w:style w:type="character" w:customStyle="1" w:styleId="fontstyle01">
    <w:name w:val="fontstyle01"/>
    <w:basedOn w:val="DefaultParagraphFont"/>
    <w:rsid w:val="0041472F"/>
    <w:rPr>
      <w:rFonts w:ascii="BookAntiqua" w:hAnsi="BookAntiqua" w:hint="default"/>
      <w:b w:val="0"/>
      <w:bCs w:val="0"/>
      <w:i w:val="0"/>
      <w:iCs w:val="0"/>
      <w:color w:val="000000"/>
      <w:sz w:val="20"/>
      <w:szCs w:val="20"/>
    </w:rPr>
  </w:style>
  <w:style w:type="table" w:styleId="TableGrid">
    <w:name w:val="Table Grid"/>
    <w:basedOn w:val="TableNormal"/>
    <w:uiPriority w:val="59"/>
    <w:rsid w:val="0084776B"/>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C2110C"/>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C2110C"/>
  </w:style>
  <w:style w:type="paragraph" w:styleId="Footer">
    <w:name w:val="footer"/>
    <w:basedOn w:val="Normal"/>
    <w:link w:val="FooterChar"/>
    <w:uiPriority w:val="99"/>
    <w:unhideWhenUsed/>
    <w:rsid w:val="00C2110C"/>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110C"/>
  </w:style>
  <w:style w:type="character" w:customStyle="1" w:styleId="fontstyle11">
    <w:name w:val="fontstyle11"/>
    <w:basedOn w:val="DefaultParagraphFont"/>
    <w:rsid w:val="00CA40CE"/>
    <w:rPr>
      <w:rFonts w:ascii="Calibri" w:hAnsi="Calibri" w:cs="Calibri" w:hint="default"/>
      <w:b w:val="0"/>
      <w:bCs w:val="0"/>
      <w:i w:val="0"/>
      <w:iCs w:val="0"/>
      <w:color w:val="000000"/>
      <w:sz w:val="16"/>
      <w:szCs w:val="16"/>
    </w:rPr>
  </w:style>
  <w:style w:type="character" w:styleId="Hyperlink">
    <w:name w:val="Hyperlink"/>
    <w:basedOn w:val="DefaultParagraphFont"/>
    <w:uiPriority w:val="99"/>
    <w:unhideWhenUsed/>
    <w:rsid w:val="002F5F72"/>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15663313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heninoviarita@radenintan.ac.id"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80808nia@gmail.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mailto:Surono@radenintan.ac.id" TargetMode="External"/><Relationship Id="rId4" Type="http://schemas.openxmlformats.org/officeDocument/2006/relationships/webSettings" Target="webSettings.xml"/><Relationship Id="rId9" Type="http://schemas.openxmlformats.org/officeDocument/2006/relationships/hyperlink" Target="mailto:erikeanggraini@radenintan.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D07A3C-FFBC-49DC-83FD-050E634FA2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26590</Words>
  <Characters>151569</Characters>
  <Application>Microsoft Office Word</Application>
  <DocSecurity>0</DocSecurity>
  <Lines>1263</Lines>
  <Paragraphs>3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80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rono</dc:creator>
  <cp:lastModifiedBy>surono</cp:lastModifiedBy>
  <cp:revision>3</cp:revision>
  <dcterms:created xsi:type="dcterms:W3CDTF">2021-03-20T03:01:00Z</dcterms:created>
  <dcterms:modified xsi:type="dcterms:W3CDTF">2021-03-20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92936f1-0a43-3514-993b-1cf89dd210e8</vt:lpwstr>
  </property>
  <property fmtid="{D5CDD505-2E9C-101B-9397-08002B2CF9AE}" pid="24" name="Mendeley Citation Style_1">
    <vt:lpwstr>http://www.zotero.org/styles/apa</vt:lpwstr>
  </property>
</Properties>
</file>